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204099A0"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C2B6A14" w14:textId="3327EA69"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Ibu Dr. Rosye Zaena, SE., M.Si., Ak., CA., CPRM selaku dosen penguji 1 yang telah memberikan saran da</w:t>
      </w:r>
      <w:r>
        <w:rPr>
          <w:bCs/>
          <w:sz w:val="24"/>
          <w:szCs w:val="24"/>
        </w:rPr>
        <w:t>n masukan atas penulisan</w:t>
      </w:r>
      <w:r w:rsidR="00707B99">
        <w:rPr>
          <w:bCs/>
          <w:sz w:val="24"/>
          <w:szCs w:val="24"/>
          <w:lang w:val="id-ID"/>
        </w:rPr>
        <w:t xml:space="preserve"> l</w:t>
      </w:r>
      <w:r>
        <w:rPr>
          <w:bCs/>
          <w:sz w:val="24"/>
          <w:szCs w:val="24"/>
          <w:lang w:val="id-ID"/>
        </w:rPr>
        <w:t>aporan Usulan Penelitian</w:t>
      </w:r>
      <w:r w:rsidRPr="0093077D">
        <w:rPr>
          <w:bCs/>
          <w:sz w:val="24"/>
          <w:szCs w:val="24"/>
        </w:rPr>
        <w:t>.</w:t>
      </w:r>
    </w:p>
    <w:p w14:paraId="6655CDD5" w14:textId="7CFEF33B"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t xml:space="preserve">Bapak Ayi Mohamad Sudrajat. SE.M.Ak.,Ak., CA., CTA., CPA CPRM selaku dosen penguji 2 yang telah memberikan saran dan masukan atas penulisan </w:t>
      </w:r>
      <w:r w:rsidR="00707B99">
        <w:rPr>
          <w:bCs/>
          <w:sz w:val="24"/>
          <w:szCs w:val="24"/>
          <w:lang w:val="id-ID"/>
        </w:rPr>
        <w:t>laporan Usulan Penelitian</w:t>
      </w:r>
      <w:r w:rsidR="00707B99" w:rsidRPr="0093077D">
        <w:rPr>
          <w:bCs/>
          <w:sz w:val="24"/>
          <w:szCs w:val="24"/>
        </w:rPr>
        <w:t>.</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2E7D6E87"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5BC61352" w:rsidR="002E0FC5" w:rsidRPr="0061427C" w:rsidRDefault="002E0FC5" w:rsidP="0019573F">
      <w:pPr>
        <w:spacing w:line="480" w:lineRule="auto"/>
        <w:ind w:firstLine="567"/>
        <w:jc w:val="both"/>
        <w:rPr>
          <w:sz w:val="24"/>
          <w:szCs w:val="24"/>
        </w:rPr>
      </w:pPr>
      <w:r w:rsidRPr="0061427C">
        <w:rPr>
          <w:sz w:val="24"/>
          <w:szCs w:val="24"/>
        </w:rPr>
        <w:t>Demikian apa yang saya sampaikan, akhir kata saya ucapkan terimakasih</w:t>
      </w:r>
      <w:r w:rsidR="00BB22AC">
        <w:rPr>
          <w:sz w:val="24"/>
          <w:szCs w:val="24"/>
        </w:rPr>
        <w:t>,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2800C2">
              <w:rPr>
                <w:webHidden/>
              </w:rPr>
              <w:t>i</w:t>
            </w:r>
            <w:r w:rsidRPr="00092585">
              <w:rPr>
                <w:webHidden/>
              </w:rPr>
              <w:fldChar w:fldCharType="end"/>
            </w:r>
          </w:hyperlink>
        </w:p>
        <w:p w14:paraId="671FFE64" w14:textId="77777777" w:rsidR="00B30E79" w:rsidRPr="00092585" w:rsidRDefault="008E5B8F">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sidR="002800C2">
              <w:rPr>
                <w:webHidden/>
              </w:rPr>
              <w:t>ii</w:t>
            </w:r>
            <w:r w:rsidR="00B30E79" w:rsidRPr="00092585">
              <w:rPr>
                <w:webHidden/>
              </w:rPr>
              <w:fldChar w:fldCharType="end"/>
            </w:r>
          </w:hyperlink>
        </w:p>
        <w:p w14:paraId="516F345F" w14:textId="77777777" w:rsidR="00B30E79" w:rsidRPr="00092585" w:rsidRDefault="008E5B8F">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sidR="002800C2">
              <w:rPr>
                <w:webHidden/>
              </w:rPr>
              <w:t>iii</w:t>
            </w:r>
            <w:r w:rsidR="00B30E79" w:rsidRPr="00092585">
              <w:rPr>
                <w:webHidden/>
              </w:rPr>
              <w:fldChar w:fldCharType="end"/>
            </w:r>
          </w:hyperlink>
        </w:p>
        <w:p w14:paraId="3238FC86" w14:textId="77777777" w:rsidR="00B30E79" w:rsidRPr="00092585" w:rsidRDefault="008E5B8F">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sidR="002800C2">
              <w:rPr>
                <w:webHidden/>
              </w:rPr>
              <w:t>v</w:t>
            </w:r>
            <w:r w:rsidR="00B30E79" w:rsidRPr="00092585">
              <w:rPr>
                <w:webHidden/>
              </w:rPr>
              <w:fldChar w:fldCharType="end"/>
            </w:r>
          </w:hyperlink>
        </w:p>
        <w:p w14:paraId="4F3C7C9E" w14:textId="77777777" w:rsidR="00B30E79" w:rsidRPr="00092585" w:rsidRDefault="008E5B8F">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sidR="002800C2">
              <w:rPr>
                <w:webHidden/>
              </w:rPr>
              <w:t>vii</w:t>
            </w:r>
            <w:r w:rsidR="00B30E79" w:rsidRPr="00092585">
              <w:rPr>
                <w:webHidden/>
              </w:rPr>
              <w:fldChar w:fldCharType="end"/>
            </w:r>
          </w:hyperlink>
        </w:p>
        <w:p w14:paraId="5E858E5E" w14:textId="77777777" w:rsidR="00B30E79" w:rsidRPr="00092585" w:rsidRDefault="008E5B8F">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sidR="002800C2">
              <w:rPr>
                <w:webHidden/>
              </w:rPr>
              <w:t>viii</w:t>
            </w:r>
            <w:r w:rsidR="00B30E79" w:rsidRPr="00092585">
              <w:rPr>
                <w:webHidden/>
              </w:rPr>
              <w:fldChar w:fldCharType="end"/>
            </w:r>
          </w:hyperlink>
        </w:p>
        <w:p w14:paraId="360B4DE0" w14:textId="2D1F3A11" w:rsidR="00B30E79" w:rsidRPr="00092585" w:rsidRDefault="008E5B8F">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sidR="002800C2">
              <w:rPr>
                <w:webHidden/>
              </w:rPr>
              <w:t>1</w:t>
            </w:r>
            <w:r w:rsidR="00B30E79" w:rsidRPr="00092585">
              <w:rPr>
                <w:webHidden/>
              </w:rPr>
              <w:fldChar w:fldCharType="end"/>
            </w:r>
          </w:hyperlink>
        </w:p>
        <w:p w14:paraId="6AB7669C"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1</w:t>
            </w:r>
            <w:r w:rsidR="00B30E79" w:rsidRPr="00092585">
              <w:rPr>
                <w:noProof/>
                <w:webHidden/>
                <w:sz w:val="24"/>
                <w:szCs w:val="24"/>
              </w:rPr>
              <w:fldChar w:fldCharType="end"/>
            </w:r>
          </w:hyperlink>
        </w:p>
        <w:p w14:paraId="27DA2C69"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sidR="002800C2">
              <w:rPr>
                <w:webHidden/>
                <w:sz w:val="24"/>
                <w:szCs w:val="24"/>
              </w:rPr>
              <w:t>11</w:t>
            </w:r>
            <w:r w:rsidR="00B30E79" w:rsidRPr="00092585">
              <w:rPr>
                <w:webHidden/>
                <w:sz w:val="24"/>
                <w:szCs w:val="24"/>
              </w:rPr>
              <w:fldChar w:fldCharType="end"/>
            </w:r>
          </w:hyperlink>
        </w:p>
        <w:p w14:paraId="715B0ACB"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sidR="002800C2">
              <w:rPr>
                <w:webHidden/>
                <w:sz w:val="24"/>
                <w:szCs w:val="24"/>
              </w:rPr>
              <w:t>12</w:t>
            </w:r>
            <w:r w:rsidR="00B30E79" w:rsidRPr="00092585">
              <w:rPr>
                <w:webHidden/>
                <w:sz w:val="24"/>
                <w:szCs w:val="24"/>
              </w:rPr>
              <w:fldChar w:fldCharType="end"/>
            </w:r>
          </w:hyperlink>
        </w:p>
        <w:p w14:paraId="2C040277"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sidR="002800C2">
              <w:rPr>
                <w:webHidden/>
                <w:sz w:val="24"/>
                <w:szCs w:val="24"/>
              </w:rPr>
              <w:t>12</w:t>
            </w:r>
            <w:r w:rsidR="00B30E79" w:rsidRPr="00092585">
              <w:rPr>
                <w:webHidden/>
                <w:sz w:val="24"/>
                <w:szCs w:val="24"/>
              </w:rPr>
              <w:fldChar w:fldCharType="end"/>
            </w:r>
          </w:hyperlink>
        </w:p>
        <w:p w14:paraId="055E8E42"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sidR="002800C2">
              <w:rPr>
                <w:webHidden/>
                <w:sz w:val="24"/>
                <w:szCs w:val="24"/>
              </w:rPr>
              <w:t>13</w:t>
            </w:r>
            <w:r w:rsidR="00B30E79" w:rsidRPr="00092585">
              <w:rPr>
                <w:webHidden/>
                <w:sz w:val="24"/>
                <w:szCs w:val="24"/>
              </w:rPr>
              <w:fldChar w:fldCharType="end"/>
            </w:r>
          </w:hyperlink>
        </w:p>
        <w:p w14:paraId="45D6210B" w14:textId="1F1452AA" w:rsidR="00B30E79" w:rsidRPr="00092585" w:rsidRDefault="008E5B8F">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sidR="002800C2">
              <w:rPr>
                <w:webHidden/>
              </w:rPr>
              <w:t>14</w:t>
            </w:r>
            <w:r w:rsidR="00B30E79" w:rsidRPr="00092585">
              <w:rPr>
                <w:webHidden/>
              </w:rPr>
              <w:fldChar w:fldCharType="end"/>
            </w:r>
          </w:hyperlink>
        </w:p>
        <w:p w14:paraId="42BE8501"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sidR="002800C2">
              <w:rPr>
                <w:webHidden/>
                <w:sz w:val="24"/>
                <w:szCs w:val="24"/>
              </w:rPr>
              <w:t>14</w:t>
            </w:r>
            <w:r w:rsidR="00B30E79" w:rsidRPr="00092585">
              <w:rPr>
                <w:webHidden/>
                <w:sz w:val="24"/>
                <w:szCs w:val="24"/>
              </w:rPr>
              <w:fldChar w:fldCharType="end"/>
            </w:r>
          </w:hyperlink>
        </w:p>
        <w:p w14:paraId="2533A4FB"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sidR="002800C2">
              <w:rPr>
                <w:webHidden/>
                <w:sz w:val="24"/>
                <w:szCs w:val="24"/>
              </w:rPr>
              <w:t>15</w:t>
            </w:r>
            <w:r w:rsidR="00B30E79" w:rsidRPr="00092585">
              <w:rPr>
                <w:webHidden/>
                <w:sz w:val="24"/>
                <w:szCs w:val="24"/>
              </w:rPr>
              <w:fldChar w:fldCharType="end"/>
            </w:r>
          </w:hyperlink>
        </w:p>
        <w:p w14:paraId="2A4E06A2"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sidR="002800C2">
              <w:rPr>
                <w:webHidden/>
                <w:sz w:val="24"/>
                <w:szCs w:val="24"/>
              </w:rPr>
              <w:t>17</w:t>
            </w:r>
            <w:r w:rsidR="00B30E79" w:rsidRPr="00092585">
              <w:rPr>
                <w:webHidden/>
                <w:sz w:val="24"/>
                <w:szCs w:val="24"/>
              </w:rPr>
              <w:fldChar w:fldCharType="end"/>
            </w:r>
          </w:hyperlink>
        </w:p>
        <w:p w14:paraId="0E612BED"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sidR="002800C2">
              <w:rPr>
                <w:webHidden/>
                <w:sz w:val="24"/>
                <w:szCs w:val="24"/>
              </w:rPr>
              <w:t>18</w:t>
            </w:r>
            <w:r w:rsidR="00B30E79" w:rsidRPr="00092585">
              <w:rPr>
                <w:webHidden/>
                <w:sz w:val="24"/>
                <w:szCs w:val="24"/>
              </w:rPr>
              <w:fldChar w:fldCharType="end"/>
            </w:r>
          </w:hyperlink>
        </w:p>
        <w:p w14:paraId="40DEE9FB"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sidR="002800C2">
              <w:rPr>
                <w:webHidden/>
                <w:sz w:val="24"/>
                <w:szCs w:val="24"/>
              </w:rPr>
              <w:t>18</w:t>
            </w:r>
            <w:r w:rsidR="00B30E79" w:rsidRPr="00092585">
              <w:rPr>
                <w:webHidden/>
                <w:sz w:val="24"/>
                <w:szCs w:val="24"/>
              </w:rPr>
              <w:fldChar w:fldCharType="end"/>
            </w:r>
          </w:hyperlink>
        </w:p>
        <w:p w14:paraId="42C31594"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sidR="002800C2">
              <w:rPr>
                <w:webHidden/>
                <w:sz w:val="24"/>
                <w:szCs w:val="24"/>
              </w:rPr>
              <w:t>20</w:t>
            </w:r>
            <w:r w:rsidR="00B30E79" w:rsidRPr="00092585">
              <w:rPr>
                <w:webHidden/>
                <w:sz w:val="24"/>
                <w:szCs w:val="24"/>
              </w:rPr>
              <w:fldChar w:fldCharType="end"/>
            </w:r>
          </w:hyperlink>
        </w:p>
        <w:p w14:paraId="478868FD"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sidR="002800C2">
              <w:rPr>
                <w:webHidden/>
                <w:sz w:val="24"/>
                <w:szCs w:val="24"/>
              </w:rPr>
              <w:t>21</w:t>
            </w:r>
            <w:r w:rsidR="00B30E79" w:rsidRPr="00092585">
              <w:rPr>
                <w:webHidden/>
                <w:sz w:val="24"/>
                <w:szCs w:val="24"/>
              </w:rPr>
              <w:fldChar w:fldCharType="end"/>
            </w:r>
          </w:hyperlink>
        </w:p>
        <w:p w14:paraId="57308647"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sidR="002800C2">
              <w:rPr>
                <w:webHidden/>
                <w:sz w:val="24"/>
                <w:szCs w:val="24"/>
              </w:rPr>
              <w:t>22</w:t>
            </w:r>
            <w:r w:rsidR="00B30E79" w:rsidRPr="00092585">
              <w:rPr>
                <w:webHidden/>
                <w:sz w:val="24"/>
                <w:szCs w:val="24"/>
              </w:rPr>
              <w:fldChar w:fldCharType="end"/>
            </w:r>
          </w:hyperlink>
        </w:p>
        <w:p w14:paraId="344AD49B"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sidR="002800C2">
              <w:rPr>
                <w:webHidden/>
                <w:sz w:val="24"/>
                <w:szCs w:val="24"/>
              </w:rPr>
              <w:t>22</w:t>
            </w:r>
            <w:r w:rsidR="00B30E79" w:rsidRPr="00092585">
              <w:rPr>
                <w:webHidden/>
                <w:sz w:val="24"/>
                <w:szCs w:val="24"/>
              </w:rPr>
              <w:fldChar w:fldCharType="end"/>
            </w:r>
          </w:hyperlink>
        </w:p>
        <w:p w14:paraId="35CB178D"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sidR="002800C2">
              <w:rPr>
                <w:webHidden/>
                <w:sz w:val="24"/>
                <w:szCs w:val="24"/>
              </w:rPr>
              <w:t>23</w:t>
            </w:r>
            <w:r w:rsidR="00B30E79" w:rsidRPr="00092585">
              <w:rPr>
                <w:webHidden/>
                <w:sz w:val="24"/>
                <w:szCs w:val="24"/>
              </w:rPr>
              <w:fldChar w:fldCharType="end"/>
            </w:r>
          </w:hyperlink>
        </w:p>
        <w:p w14:paraId="4B533C83"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sidR="002800C2">
              <w:rPr>
                <w:webHidden/>
                <w:sz w:val="24"/>
                <w:szCs w:val="24"/>
              </w:rPr>
              <w:t>26</w:t>
            </w:r>
            <w:r w:rsidR="00B30E79" w:rsidRPr="00092585">
              <w:rPr>
                <w:webHidden/>
                <w:sz w:val="24"/>
                <w:szCs w:val="24"/>
              </w:rPr>
              <w:fldChar w:fldCharType="end"/>
            </w:r>
          </w:hyperlink>
        </w:p>
        <w:p w14:paraId="22F1E2B9"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sidR="002800C2">
              <w:rPr>
                <w:webHidden/>
                <w:sz w:val="24"/>
                <w:szCs w:val="24"/>
              </w:rPr>
              <w:t>28</w:t>
            </w:r>
            <w:r w:rsidR="00B30E79" w:rsidRPr="00092585">
              <w:rPr>
                <w:webHidden/>
                <w:sz w:val="24"/>
                <w:szCs w:val="24"/>
              </w:rPr>
              <w:fldChar w:fldCharType="end"/>
            </w:r>
          </w:hyperlink>
        </w:p>
        <w:p w14:paraId="349394C5"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sidR="002800C2">
              <w:rPr>
                <w:webHidden/>
                <w:sz w:val="24"/>
                <w:szCs w:val="24"/>
              </w:rPr>
              <w:t>28</w:t>
            </w:r>
            <w:r w:rsidR="00B30E79" w:rsidRPr="00092585">
              <w:rPr>
                <w:webHidden/>
                <w:sz w:val="24"/>
                <w:szCs w:val="24"/>
              </w:rPr>
              <w:fldChar w:fldCharType="end"/>
            </w:r>
          </w:hyperlink>
        </w:p>
        <w:p w14:paraId="6B5F42B8"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sidR="002800C2">
              <w:rPr>
                <w:webHidden/>
                <w:sz w:val="24"/>
                <w:szCs w:val="24"/>
              </w:rPr>
              <w:t>29</w:t>
            </w:r>
            <w:r w:rsidR="00B30E79" w:rsidRPr="00092585">
              <w:rPr>
                <w:webHidden/>
                <w:sz w:val="24"/>
                <w:szCs w:val="24"/>
              </w:rPr>
              <w:fldChar w:fldCharType="end"/>
            </w:r>
          </w:hyperlink>
        </w:p>
        <w:p w14:paraId="408F7B23"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sidR="002800C2">
              <w:rPr>
                <w:webHidden/>
                <w:sz w:val="24"/>
                <w:szCs w:val="24"/>
              </w:rPr>
              <w:t>30</w:t>
            </w:r>
            <w:r w:rsidR="00B30E79" w:rsidRPr="00092585">
              <w:rPr>
                <w:webHidden/>
                <w:sz w:val="24"/>
                <w:szCs w:val="24"/>
              </w:rPr>
              <w:fldChar w:fldCharType="end"/>
            </w:r>
          </w:hyperlink>
        </w:p>
        <w:p w14:paraId="05E34B6E"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sidR="002800C2">
              <w:rPr>
                <w:webHidden/>
                <w:sz w:val="24"/>
                <w:szCs w:val="24"/>
              </w:rPr>
              <w:t>31</w:t>
            </w:r>
            <w:r w:rsidR="00B30E79" w:rsidRPr="00092585">
              <w:rPr>
                <w:webHidden/>
                <w:sz w:val="24"/>
                <w:szCs w:val="24"/>
              </w:rPr>
              <w:fldChar w:fldCharType="end"/>
            </w:r>
          </w:hyperlink>
        </w:p>
        <w:p w14:paraId="7BD17C5F"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sidR="002800C2">
              <w:rPr>
                <w:webHidden/>
                <w:sz w:val="24"/>
                <w:szCs w:val="24"/>
              </w:rPr>
              <w:t>31</w:t>
            </w:r>
            <w:r w:rsidR="00B30E79" w:rsidRPr="00092585">
              <w:rPr>
                <w:webHidden/>
                <w:sz w:val="24"/>
                <w:szCs w:val="24"/>
              </w:rPr>
              <w:fldChar w:fldCharType="end"/>
            </w:r>
          </w:hyperlink>
        </w:p>
        <w:p w14:paraId="6085E279"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sidR="002800C2">
              <w:rPr>
                <w:webHidden/>
                <w:sz w:val="24"/>
                <w:szCs w:val="24"/>
              </w:rPr>
              <w:t>32</w:t>
            </w:r>
            <w:r w:rsidR="00B30E79" w:rsidRPr="00092585">
              <w:rPr>
                <w:webHidden/>
                <w:sz w:val="24"/>
                <w:szCs w:val="24"/>
              </w:rPr>
              <w:fldChar w:fldCharType="end"/>
            </w:r>
          </w:hyperlink>
        </w:p>
        <w:p w14:paraId="0B4E2981"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sidR="002800C2">
              <w:rPr>
                <w:webHidden/>
                <w:sz w:val="24"/>
                <w:szCs w:val="24"/>
              </w:rPr>
              <w:t>32</w:t>
            </w:r>
            <w:r w:rsidR="00B30E79" w:rsidRPr="00092585">
              <w:rPr>
                <w:webHidden/>
                <w:sz w:val="24"/>
                <w:szCs w:val="24"/>
              </w:rPr>
              <w:fldChar w:fldCharType="end"/>
            </w:r>
          </w:hyperlink>
        </w:p>
        <w:p w14:paraId="509B02C5"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8E5B8F">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sidR="002800C2">
              <w:rPr>
                <w:webHidden/>
              </w:rPr>
              <w:t>43</w:t>
            </w:r>
            <w:r w:rsidR="00B30E79" w:rsidRPr="00092585">
              <w:rPr>
                <w:webHidden/>
              </w:rPr>
              <w:fldChar w:fldCharType="end"/>
            </w:r>
          </w:hyperlink>
        </w:p>
        <w:p w14:paraId="0D7651CB"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8E5B8F">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sidR="002800C2">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sidR="002800C2">
              <w:rPr>
                <w:webHidden/>
                <w:sz w:val="24"/>
                <w:szCs w:val="24"/>
              </w:rPr>
              <w:t>43</w:t>
            </w:r>
            <w:r w:rsidR="00B30E79" w:rsidRPr="00092585">
              <w:rPr>
                <w:webHidden/>
                <w:sz w:val="24"/>
                <w:szCs w:val="24"/>
              </w:rPr>
              <w:fldChar w:fldCharType="end"/>
            </w:r>
          </w:hyperlink>
        </w:p>
        <w:p w14:paraId="1BC32A52"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sidR="002800C2">
              <w:rPr>
                <w:webHidden/>
                <w:sz w:val="24"/>
                <w:szCs w:val="24"/>
              </w:rPr>
              <w:t>43</w:t>
            </w:r>
            <w:r w:rsidR="00B30E79" w:rsidRPr="00092585">
              <w:rPr>
                <w:webHidden/>
                <w:sz w:val="24"/>
                <w:szCs w:val="24"/>
              </w:rPr>
              <w:fldChar w:fldCharType="end"/>
            </w:r>
          </w:hyperlink>
        </w:p>
        <w:p w14:paraId="293B5020"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sidR="002800C2">
              <w:rPr>
                <w:webHidden/>
                <w:sz w:val="24"/>
                <w:szCs w:val="24"/>
              </w:rPr>
              <w:t>43</w:t>
            </w:r>
            <w:r w:rsidR="00B30E79" w:rsidRPr="00092585">
              <w:rPr>
                <w:webHidden/>
                <w:sz w:val="24"/>
                <w:szCs w:val="24"/>
              </w:rPr>
              <w:fldChar w:fldCharType="end"/>
            </w:r>
          </w:hyperlink>
        </w:p>
        <w:p w14:paraId="637DA846"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sidR="002800C2">
              <w:rPr>
                <w:webHidden/>
                <w:sz w:val="24"/>
                <w:szCs w:val="24"/>
              </w:rPr>
              <w:t>44</w:t>
            </w:r>
            <w:r w:rsidR="00B30E79" w:rsidRPr="00092585">
              <w:rPr>
                <w:webHidden/>
                <w:sz w:val="24"/>
                <w:szCs w:val="24"/>
              </w:rPr>
              <w:fldChar w:fldCharType="end"/>
            </w:r>
          </w:hyperlink>
        </w:p>
        <w:p w14:paraId="66AD7EA9"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sidR="002800C2">
              <w:rPr>
                <w:webHidden/>
                <w:sz w:val="24"/>
                <w:szCs w:val="24"/>
              </w:rPr>
              <w:t>46</w:t>
            </w:r>
            <w:r w:rsidR="00B30E79" w:rsidRPr="00092585">
              <w:rPr>
                <w:webHidden/>
                <w:sz w:val="24"/>
                <w:szCs w:val="24"/>
              </w:rPr>
              <w:fldChar w:fldCharType="end"/>
            </w:r>
          </w:hyperlink>
        </w:p>
        <w:p w14:paraId="28E1158D"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sidR="002800C2">
              <w:rPr>
                <w:webHidden/>
                <w:sz w:val="24"/>
                <w:szCs w:val="24"/>
              </w:rPr>
              <w:t>49</w:t>
            </w:r>
            <w:r w:rsidR="00B30E79" w:rsidRPr="00092585">
              <w:rPr>
                <w:webHidden/>
                <w:sz w:val="24"/>
                <w:szCs w:val="24"/>
              </w:rPr>
              <w:fldChar w:fldCharType="end"/>
            </w:r>
          </w:hyperlink>
        </w:p>
        <w:p w14:paraId="5E049B3C" w14:textId="77777777" w:rsidR="00B30E79" w:rsidRPr="00092585" w:rsidRDefault="008E5B8F"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sidR="002800C2">
              <w:rPr>
                <w:webHidden/>
                <w:sz w:val="24"/>
                <w:szCs w:val="24"/>
              </w:rPr>
              <w:t>50</w:t>
            </w:r>
            <w:r w:rsidR="00B30E79" w:rsidRPr="00092585">
              <w:rPr>
                <w:webHidden/>
                <w:sz w:val="24"/>
                <w:szCs w:val="24"/>
              </w:rPr>
              <w:fldChar w:fldCharType="end"/>
            </w:r>
          </w:hyperlink>
        </w:p>
        <w:p w14:paraId="71C444E7" w14:textId="77777777" w:rsidR="00B30E79" w:rsidRPr="00092585" w:rsidRDefault="008E5B8F">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sidR="002800C2">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2800C2">
          <w:rPr>
            <w:noProof/>
            <w:webHidden/>
            <w:sz w:val="24"/>
            <w:szCs w:val="24"/>
          </w:rPr>
          <w:t>6</w:t>
        </w:r>
        <w:r w:rsidRPr="000D7AB3">
          <w:rPr>
            <w:noProof/>
            <w:webHidden/>
            <w:sz w:val="24"/>
            <w:szCs w:val="24"/>
          </w:rPr>
          <w:fldChar w:fldCharType="end"/>
        </w:r>
      </w:hyperlink>
    </w:p>
    <w:p w14:paraId="3E986428" w14:textId="77777777" w:rsidR="00A66857" w:rsidRPr="000D7AB3" w:rsidRDefault="008E5B8F"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2800C2">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8E5B8F">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2800C2">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8E5B8F">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2800C2">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2800C2">
          <w:rPr>
            <w:noProof/>
            <w:webHidden/>
            <w:sz w:val="24"/>
            <w:szCs w:val="24"/>
          </w:rPr>
          <w:t>7</w:t>
        </w:r>
        <w:r w:rsidRPr="000D7AB3">
          <w:rPr>
            <w:noProof/>
            <w:webHidden/>
            <w:sz w:val="24"/>
            <w:szCs w:val="24"/>
          </w:rPr>
          <w:fldChar w:fldCharType="end"/>
        </w:r>
      </w:hyperlink>
    </w:p>
    <w:p w14:paraId="4E75EE25" w14:textId="77777777" w:rsidR="000D7AB3" w:rsidRPr="000D7AB3" w:rsidRDefault="008E5B8F">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8E5B8F"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8E5B8F">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8E5B8F">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8E5B8F">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2800C2">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2800C2">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2800C2">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2800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2800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2" w:name="_Toc135748963"/>
      <w:bookmarkStart w:id="43" w:name="_Toc135749527"/>
      <w:bookmarkStart w:id="44" w:name="_Toc135749613"/>
      <w:bookmarkStart w:id="45"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2"/>
      <w:bookmarkEnd w:id="43"/>
      <w:bookmarkEnd w:id="44"/>
      <w:bookmarkEnd w:id="45"/>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1F4186A5" w14:textId="77777777" w:rsidR="00916851" w:rsidRPr="00FF030A" w:rsidRDefault="007F3261" w:rsidP="00FF030A">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 xml:space="preserve">fek Indonesia (BEI) Periode 2018 – </w:t>
      </w:r>
      <w:r w:rsidR="00FA5354">
        <w:rPr>
          <w:sz w:val="24"/>
          <w:szCs w:val="24"/>
          <w:lang w:val="id-ID"/>
        </w:rPr>
        <w:lastRenderedPageBreak/>
        <w:t>2022</w:t>
      </w:r>
      <w:r w:rsidRPr="00231A9E">
        <w:rPr>
          <w:sz w:val="24"/>
          <w:szCs w:val="24"/>
          <w:lang w:val="id-ID"/>
        </w:rPr>
        <w:t>.</w:t>
      </w:r>
    </w:p>
    <w:p w14:paraId="2FD729BB" w14:textId="77777777" w:rsidR="000D0269" w:rsidRPr="00A16E2A" w:rsidRDefault="00872881" w:rsidP="0098373D">
      <w:pPr>
        <w:pStyle w:val="Heading2"/>
      </w:pPr>
      <w:bookmarkStart w:id="46" w:name="_Toc135748964"/>
      <w:bookmarkStart w:id="47" w:name="_Toc135749528"/>
      <w:bookmarkStart w:id="48" w:name="_Toc135749614"/>
      <w:bookmarkStart w:id="49" w:name="_Toc139703300"/>
      <w:r>
        <w:t>1.3</w:t>
      </w:r>
      <w:r>
        <w:tab/>
      </w:r>
      <w:r w:rsidR="00727808" w:rsidRPr="00A16E2A">
        <w:t>Tujuan Penelitian</w:t>
      </w:r>
      <w:bookmarkEnd w:id="46"/>
      <w:bookmarkEnd w:id="47"/>
      <w:bookmarkEnd w:id="48"/>
      <w:bookmarkEnd w:id="49"/>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57DA6D88" w14:textId="77777777"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0" w:name="_Toc135748965"/>
      <w:bookmarkStart w:id="51" w:name="_Toc135749529"/>
      <w:bookmarkStart w:id="52" w:name="_Toc135749615"/>
      <w:bookmarkStart w:id="53" w:name="_Toc139703301"/>
      <w:r>
        <w:t>1.4</w:t>
      </w:r>
      <w:r>
        <w:tab/>
      </w:r>
      <w:r w:rsidR="00727808" w:rsidRPr="00231A9E">
        <w:t>Manfaat</w:t>
      </w:r>
      <w:r w:rsidR="00727808" w:rsidRPr="00231A9E">
        <w:rPr>
          <w:spacing w:val="-4"/>
        </w:rPr>
        <w:t xml:space="preserve"> </w:t>
      </w:r>
      <w:r w:rsidR="00727808" w:rsidRPr="00231A9E">
        <w:t>Penelitian</w:t>
      </w:r>
      <w:bookmarkEnd w:id="50"/>
      <w:bookmarkEnd w:id="51"/>
      <w:bookmarkEnd w:id="52"/>
      <w:bookmarkEnd w:id="53"/>
    </w:p>
    <w:p w14:paraId="752E0331" w14:textId="77777777" w:rsidR="000D0269" w:rsidRPr="000F5C08" w:rsidRDefault="00727808" w:rsidP="000F5C08">
      <w:pPr>
        <w:pStyle w:val="Heading2"/>
        <w:ind w:firstLine="720"/>
      </w:pPr>
      <w:bookmarkStart w:id="54" w:name="_Toc135748966"/>
      <w:bookmarkStart w:id="55" w:name="_Toc135749530"/>
      <w:bookmarkStart w:id="56" w:name="_Toc135749616"/>
      <w:bookmarkStart w:id="57"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4"/>
      <w:bookmarkEnd w:id="55"/>
      <w:bookmarkEnd w:id="56"/>
      <w:bookmarkEnd w:id="57"/>
    </w:p>
    <w:p w14:paraId="013D7680" w14:textId="77777777" w:rsidR="00A63E3B" w:rsidRDefault="000F5C08" w:rsidP="00A63E3B">
      <w:pPr>
        <w:pStyle w:val="Heading3"/>
        <w:rPr>
          <w:b/>
        </w:rPr>
      </w:pPr>
      <w:bookmarkStart w:id="58" w:name="_Toc135748967"/>
      <w:bookmarkStart w:id="59" w:name="_Toc135749531"/>
      <w:bookmarkStart w:id="60" w:name="_Toc135749617"/>
      <w:bookmarkStart w:id="61" w:name="_Toc139703303"/>
      <w:r w:rsidRPr="00A63E3B">
        <w:rPr>
          <w:b/>
        </w:rPr>
        <w:t>1.4.1</w:t>
      </w:r>
      <w:r w:rsidRPr="00A63E3B">
        <w:rPr>
          <w:b/>
        </w:rPr>
        <w:tab/>
      </w:r>
      <w:r w:rsidR="00727808" w:rsidRPr="00A63E3B">
        <w:rPr>
          <w:b/>
        </w:rPr>
        <w:t>Manfaat Teoriti</w:t>
      </w:r>
      <w:bookmarkEnd w:id="58"/>
      <w:bookmarkEnd w:id="59"/>
      <w:bookmarkEnd w:id="60"/>
      <w:r w:rsidR="004F1F7F">
        <w:rPr>
          <w:b/>
        </w:rPr>
        <w:t>s</w:t>
      </w:r>
      <w:bookmarkEnd w:id="61"/>
    </w:p>
    <w:p w14:paraId="2DF7BE2E" w14:textId="77777777" w:rsidR="00A63E3B" w:rsidRDefault="00727808" w:rsidP="00A63E3B">
      <w:pPr>
        <w:pStyle w:val="Heading3"/>
        <w:ind w:firstLine="720"/>
      </w:pPr>
      <w:bookmarkStart w:id="62" w:name="_Toc135748968"/>
      <w:bookmarkStart w:id="63" w:name="_Toc135749532"/>
      <w:bookmarkStart w:id="64" w:name="_Toc135749618"/>
      <w:bookmarkStart w:id="65"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2"/>
      <w:bookmarkEnd w:id="63"/>
      <w:bookmarkEnd w:id="64"/>
      <w:bookmarkEnd w:id="65"/>
    </w:p>
    <w:p w14:paraId="1447AE9A" w14:textId="77777777" w:rsidR="00A63E3B" w:rsidRDefault="00727808" w:rsidP="00876E34">
      <w:pPr>
        <w:pStyle w:val="Heading3"/>
        <w:numPr>
          <w:ilvl w:val="0"/>
          <w:numId w:val="42"/>
        </w:numPr>
        <w:ind w:left="993" w:hanging="284"/>
      </w:pPr>
      <w:bookmarkStart w:id="66" w:name="_Toc135748969"/>
      <w:bookmarkStart w:id="67" w:name="_Toc135749533"/>
      <w:bookmarkStart w:id="68" w:name="_Toc135749619"/>
      <w:bookmarkStart w:id="69"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66"/>
      <w:bookmarkEnd w:id="67"/>
      <w:bookmarkEnd w:id="68"/>
      <w:bookmarkEnd w:id="69"/>
    </w:p>
    <w:p w14:paraId="1D01F84A" w14:textId="77777777" w:rsidR="00727808" w:rsidRPr="00A63E3B" w:rsidRDefault="00727808" w:rsidP="00876E34">
      <w:pPr>
        <w:pStyle w:val="Heading3"/>
        <w:numPr>
          <w:ilvl w:val="0"/>
          <w:numId w:val="42"/>
        </w:numPr>
        <w:ind w:left="993" w:hanging="284"/>
      </w:pPr>
      <w:bookmarkStart w:id="70" w:name="_Toc135748970"/>
      <w:bookmarkStart w:id="71" w:name="_Toc135749534"/>
      <w:bookmarkStart w:id="72" w:name="_Toc135749620"/>
      <w:bookmarkStart w:id="73"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0"/>
      <w:bookmarkEnd w:id="71"/>
      <w:bookmarkEnd w:id="72"/>
      <w:bookmarkEnd w:id="73"/>
    </w:p>
    <w:p w14:paraId="6F9F02C3" w14:textId="77777777" w:rsidR="00A63E3B" w:rsidRDefault="00A63E3B" w:rsidP="00A63E3B">
      <w:pPr>
        <w:pStyle w:val="Heading3"/>
        <w:rPr>
          <w:b/>
        </w:rPr>
      </w:pPr>
      <w:bookmarkStart w:id="74" w:name="_Toc135748971"/>
      <w:bookmarkStart w:id="75" w:name="_Toc135749535"/>
      <w:bookmarkStart w:id="76" w:name="_Toc135749621"/>
      <w:bookmarkStart w:id="77"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4"/>
      <w:bookmarkEnd w:id="75"/>
      <w:bookmarkEnd w:id="76"/>
      <w:bookmarkEnd w:id="77"/>
    </w:p>
    <w:p w14:paraId="4239ED29" w14:textId="77777777" w:rsidR="009E1CC3" w:rsidRPr="00A63E3B" w:rsidRDefault="00727808" w:rsidP="00A63E3B">
      <w:pPr>
        <w:pStyle w:val="Heading3"/>
        <w:ind w:firstLine="720"/>
      </w:pPr>
      <w:bookmarkStart w:id="78" w:name="_Toc135748972"/>
      <w:bookmarkStart w:id="79" w:name="_Toc135749536"/>
      <w:bookmarkStart w:id="80" w:name="_Toc135749622"/>
      <w:bookmarkStart w:id="81"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8"/>
      <w:bookmarkEnd w:id="79"/>
      <w:bookmarkEnd w:id="80"/>
      <w:bookmarkEnd w:id="81"/>
    </w:p>
    <w:p w14:paraId="434C18EF" w14:textId="77777777" w:rsidR="00EE299B" w:rsidRPr="00092585" w:rsidRDefault="00506B58" w:rsidP="00092585">
      <w:pPr>
        <w:pStyle w:val="Heading1"/>
        <w:numPr>
          <w:ilvl w:val="0"/>
          <w:numId w:val="10"/>
        </w:numPr>
        <w:jc w:val="left"/>
        <w:rPr>
          <w:b w:val="0"/>
        </w:rPr>
      </w:pPr>
      <w:bookmarkStart w:id="82" w:name="_Toc135748973"/>
      <w:bookmarkStart w:id="83" w:name="_Toc135749537"/>
      <w:bookmarkStart w:id="84" w:name="_Toc135749623"/>
      <w:bookmarkStart w:id="85" w:name="_Toc139703309"/>
      <w:r w:rsidRPr="00092585">
        <w:rPr>
          <w:b w:val="0"/>
        </w:rPr>
        <w:t>Bagi Peneliti</w:t>
      </w:r>
      <w:bookmarkEnd w:id="82"/>
      <w:bookmarkEnd w:id="83"/>
      <w:bookmarkEnd w:id="84"/>
      <w:bookmarkEnd w:id="85"/>
    </w:p>
    <w:p w14:paraId="596556E6" w14:textId="77777777" w:rsidR="009E1CC3" w:rsidRPr="00092585" w:rsidRDefault="000D0269" w:rsidP="00092585">
      <w:pPr>
        <w:pStyle w:val="Heading1"/>
        <w:jc w:val="left"/>
        <w:rPr>
          <w:b w:val="0"/>
        </w:rPr>
      </w:pPr>
      <w:bookmarkStart w:id="86" w:name="_Toc135748974"/>
      <w:bookmarkStart w:id="87" w:name="_Toc135749538"/>
      <w:bookmarkStart w:id="88" w:name="_Toc135749624"/>
      <w:bookmarkStart w:id="89"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6"/>
      <w:bookmarkEnd w:id="87"/>
      <w:bookmarkEnd w:id="88"/>
      <w:bookmarkEnd w:id="89"/>
    </w:p>
    <w:p w14:paraId="1FC399BC" w14:textId="77777777" w:rsidR="00EE299B" w:rsidRPr="00092585" w:rsidRDefault="009E1CC3" w:rsidP="00092585">
      <w:pPr>
        <w:pStyle w:val="Heading1"/>
        <w:numPr>
          <w:ilvl w:val="0"/>
          <w:numId w:val="10"/>
        </w:numPr>
        <w:jc w:val="left"/>
        <w:rPr>
          <w:b w:val="0"/>
        </w:rPr>
      </w:pPr>
      <w:bookmarkStart w:id="90" w:name="_Toc135748975"/>
      <w:bookmarkStart w:id="91" w:name="_Toc135749539"/>
      <w:bookmarkStart w:id="92" w:name="_Toc135749625"/>
      <w:bookmarkStart w:id="93" w:name="_Toc139703311"/>
      <w:r w:rsidRPr="00092585">
        <w:rPr>
          <w:b w:val="0"/>
        </w:rPr>
        <w:t>Bagi</w:t>
      </w:r>
      <w:r w:rsidRPr="00092585">
        <w:rPr>
          <w:b w:val="0"/>
          <w:spacing w:val="-1"/>
        </w:rPr>
        <w:t xml:space="preserve"> </w:t>
      </w:r>
      <w:r w:rsidRPr="00092585">
        <w:rPr>
          <w:b w:val="0"/>
        </w:rPr>
        <w:t>pembaca</w:t>
      </w:r>
      <w:bookmarkEnd w:id="90"/>
      <w:bookmarkEnd w:id="91"/>
      <w:bookmarkEnd w:id="92"/>
      <w:bookmarkEnd w:id="93"/>
    </w:p>
    <w:p w14:paraId="2DED9585" w14:textId="77777777" w:rsidR="009E1CC3" w:rsidRPr="00092585" w:rsidRDefault="009E1CC3" w:rsidP="00092585">
      <w:pPr>
        <w:pStyle w:val="Heading1"/>
        <w:jc w:val="left"/>
        <w:rPr>
          <w:b w:val="0"/>
        </w:rPr>
      </w:pPr>
      <w:bookmarkStart w:id="94" w:name="_Toc135748976"/>
      <w:bookmarkStart w:id="95" w:name="_Toc135749540"/>
      <w:bookmarkStart w:id="96" w:name="_Toc135749626"/>
      <w:bookmarkStart w:id="97"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4"/>
      <w:bookmarkEnd w:id="95"/>
      <w:bookmarkEnd w:id="96"/>
      <w:bookmarkEnd w:id="97"/>
    </w:p>
    <w:p w14:paraId="0E8DC917" w14:textId="77777777" w:rsidR="00E13220" w:rsidRPr="00EA48B6" w:rsidRDefault="00A63E3B" w:rsidP="00A63E3B">
      <w:pPr>
        <w:pStyle w:val="Heading2"/>
      </w:pPr>
      <w:bookmarkStart w:id="98" w:name="_Toc135748977"/>
      <w:bookmarkStart w:id="99" w:name="_Toc135749541"/>
      <w:bookmarkStart w:id="100" w:name="_Toc135749627"/>
      <w:bookmarkStart w:id="101" w:name="_Toc139703313"/>
      <w:r>
        <w:rPr>
          <w:lang w:val="id-ID"/>
        </w:rPr>
        <w:t>1.5</w:t>
      </w:r>
      <w:r>
        <w:rPr>
          <w:lang w:val="id-ID"/>
        </w:rPr>
        <w:tab/>
      </w:r>
      <w:r w:rsidR="009E1CC3" w:rsidRPr="00EA48B6">
        <w:t>Lokasi dan Waktu Penelitian</w:t>
      </w:r>
      <w:bookmarkEnd w:id="98"/>
      <w:bookmarkEnd w:id="99"/>
      <w:bookmarkEnd w:id="100"/>
      <w:bookmarkEnd w:id="101"/>
      <w:r w:rsidR="009E1CC3" w:rsidRPr="00EA48B6">
        <w:t xml:space="preserve"> </w:t>
      </w:r>
    </w:p>
    <w:p w14:paraId="70682C8D" w14:textId="77777777" w:rsidR="009E1CC3" w:rsidRPr="00A63E3B" w:rsidRDefault="00EA48B6" w:rsidP="00A63E3B">
      <w:pPr>
        <w:pStyle w:val="Heading3"/>
        <w:rPr>
          <w:b/>
        </w:rPr>
      </w:pPr>
      <w:bookmarkStart w:id="102" w:name="_Toc135748978"/>
      <w:bookmarkStart w:id="103" w:name="_Toc135749542"/>
      <w:bookmarkStart w:id="104" w:name="_Toc135749628"/>
      <w:bookmarkStart w:id="105" w:name="_Toc139703314"/>
      <w:r w:rsidRPr="00A63E3B">
        <w:rPr>
          <w:b/>
        </w:rPr>
        <w:t>1.5.1</w:t>
      </w:r>
      <w:r w:rsidRPr="00A63E3B">
        <w:rPr>
          <w:b/>
        </w:rPr>
        <w:tab/>
      </w:r>
      <w:r w:rsidR="009E1CC3" w:rsidRPr="00A63E3B">
        <w:rPr>
          <w:b/>
        </w:rPr>
        <w:t>Lokasi Penelitian</w:t>
      </w:r>
      <w:bookmarkEnd w:id="102"/>
      <w:bookmarkEnd w:id="103"/>
      <w:bookmarkEnd w:id="104"/>
      <w:bookmarkEnd w:id="105"/>
    </w:p>
    <w:p w14:paraId="67821C13" w14:textId="77777777"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057BF2AD" w14:textId="77777777" w:rsidR="0074728F" w:rsidRDefault="0074728F" w:rsidP="00F70C7D">
      <w:pPr>
        <w:pStyle w:val="BodyText"/>
        <w:spacing w:before="137" w:line="480" w:lineRule="auto"/>
        <w:ind w:left="720" w:right="124"/>
        <w:jc w:val="both"/>
        <w:rPr>
          <w:lang w:val="id-ID"/>
        </w:rPr>
      </w:pPr>
    </w:p>
    <w:p w14:paraId="7F198E4B" w14:textId="77777777" w:rsidR="0074728F" w:rsidRDefault="0074728F" w:rsidP="00F70C7D">
      <w:pPr>
        <w:pStyle w:val="BodyText"/>
        <w:spacing w:before="137" w:line="480" w:lineRule="auto"/>
        <w:ind w:left="720" w:right="124"/>
        <w:jc w:val="both"/>
        <w:rPr>
          <w:lang w:val="id-ID"/>
        </w:rPr>
      </w:pPr>
    </w:p>
    <w:p w14:paraId="1274BCF9" w14:textId="77777777" w:rsidR="0074728F" w:rsidRPr="00231A9E" w:rsidRDefault="0074728F" w:rsidP="00F70C7D">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06" w:name="_Toc135748979"/>
      <w:bookmarkStart w:id="107" w:name="_Toc135749543"/>
      <w:bookmarkStart w:id="108" w:name="_Toc135749629"/>
      <w:bookmarkStart w:id="109" w:name="_Toc139703315"/>
      <w:r w:rsidRPr="00A63E3B">
        <w:rPr>
          <w:b/>
        </w:rPr>
        <w:t>1.5.2</w:t>
      </w:r>
      <w:r w:rsidRPr="00A63E3B">
        <w:rPr>
          <w:b/>
        </w:rPr>
        <w:tab/>
      </w:r>
      <w:r w:rsidR="00DE3441" w:rsidRPr="00A63E3B">
        <w:rPr>
          <w:b/>
        </w:rPr>
        <w:t>Waktu Penelitian</w:t>
      </w:r>
      <w:bookmarkEnd w:id="106"/>
      <w:bookmarkEnd w:id="107"/>
      <w:bookmarkEnd w:id="108"/>
      <w:bookmarkEnd w:id="109"/>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0"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2800C2">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0"/>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1" w:name="_Toc135748980"/>
      <w:bookmarkStart w:id="112" w:name="_Toc135749544"/>
      <w:bookmarkStart w:id="113" w:name="_Toc135749630"/>
      <w:bookmarkStart w:id="114" w:name="_Toc139703316"/>
      <w:r w:rsidRPr="00872881">
        <w:lastRenderedPageBreak/>
        <w:t>BAB II</w:t>
      </w:r>
      <w:bookmarkEnd w:id="111"/>
      <w:bookmarkEnd w:id="112"/>
      <w:bookmarkEnd w:id="113"/>
      <w:bookmarkEnd w:id="114"/>
    </w:p>
    <w:p w14:paraId="464A76A4" w14:textId="77777777" w:rsidR="00231A9E" w:rsidRPr="00872881" w:rsidRDefault="00231A9E" w:rsidP="00C15982">
      <w:pPr>
        <w:pStyle w:val="Heading1"/>
      </w:pPr>
      <w:bookmarkStart w:id="115" w:name="_Toc135748981"/>
      <w:bookmarkStart w:id="116" w:name="_Toc135749545"/>
      <w:bookmarkStart w:id="117" w:name="_Toc135749631"/>
      <w:bookmarkStart w:id="118" w:name="_Toc139703317"/>
      <w:r w:rsidRPr="00872881">
        <w:t>TINJAUAN PUSTAKA</w:t>
      </w:r>
      <w:bookmarkEnd w:id="115"/>
      <w:bookmarkEnd w:id="116"/>
      <w:bookmarkEnd w:id="117"/>
      <w:bookmarkEnd w:id="118"/>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19" w:name="_Toc135748982"/>
      <w:bookmarkStart w:id="120" w:name="_Toc135749546"/>
      <w:bookmarkStart w:id="121" w:name="_Toc135749632"/>
      <w:bookmarkStart w:id="122" w:name="_Toc139703318"/>
      <w:r w:rsidRPr="00872881">
        <w:t>2.1</w:t>
      </w:r>
      <w:r w:rsidRPr="00872881">
        <w:tab/>
        <w:t>Akuntansi</w:t>
      </w:r>
      <w:bookmarkEnd w:id="119"/>
      <w:bookmarkEnd w:id="120"/>
      <w:bookmarkEnd w:id="121"/>
      <w:bookmarkEnd w:id="122"/>
    </w:p>
    <w:p w14:paraId="244AE94E" w14:textId="77777777" w:rsidR="00231A9E" w:rsidRPr="00A63E3B" w:rsidRDefault="00231A9E" w:rsidP="00A63E3B">
      <w:pPr>
        <w:pStyle w:val="Heading3"/>
        <w:rPr>
          <w:b/>
        </w:rPr>
      </w:pPr>
      <w:bookmarkStart w:id="123" w:name="_Toc135748983"/>
      <w:bookmarkStart w:id="124" w:name="_Toc135749547"/>
      <w:bookmarkStart w:id="125" w:name="_Toc135749633"/>
      <w:bookmarkStart w:id="126" w:name="_Toc139703319"/>
      <w:r w:rsidRPr="00A63E3B">
        <w:rPr>
          <w:b/>
        </w:rPr>
        <w:t>2.1.1</w:t>
      </w:r>
      <w:r w:rsidRPr="00A63E3B">
        <w:rPr>
          <w:b/>
        </w:rPr>
        <w:tab/>
        <w:t>Pengertian Akuntansi</w:t>
      </w:r>
      <w:bookmarkEnd w:id="123"/>
      <w:bookmarkEnd w:id="124"/>
      <w:bookmarkEnd w:id="125"/>
      <w:bookmarkEnd w:id="126"/>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7" w:name="_Toc113463191"/>
      <w:bookmarkStart w:id="128" w:name="_Toc113465934"/>
      <w:bookmarkStart w:id="129" w:name="_Toc113719073"/>
      <w:bookmarkStart w:id="130" w:name="_Toc114322562"/>
      <w:bookmarkStart w:id="131" w:name="_Toc114322680"/>
      <w:bookmarkStart w:id="132"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3" w:name="_Toc135748984"/>
      <w:bookmarkStart w:id="134" w:name="_Toc135749548"/>
      <w:bookmarkStart w:id="135" w:name="_Toc135749634"/>
      <w:bookmarkStart w:id="136" w:name="_Toc139703320"/>
      <w:r w:rsidRPr="00A63E3B">
        <w:rPr>
          <w:b/>
        </w:rPr>
        <w:lastRenderedPageBreak/>
        <w:t>2.1.2</w:t>
      </w:r>
      <w:r w:rsidR="00E67D09" w:rsidRPr="00A63E3B">
        <w:rPr>
          <w:b/>
        </w:rPr>
        <w:tab/>
      </w:r>
      <w:r w:rsidR="00231A9E" w:rsidRPr="00A63E3B">
        <w:rPr>
          <w:b/>
        </w:rPr>
        <w:t>Bidang-bidang Akuntansi</w:t>
      </w:r>
      <w:bookmarkEnd w:id="127"/>
      <w:bookmarkEnd w:id="128"/>
      <w:bookmarkEnd w:id="129"/>
      <w:bookmarkEnd w:id="130"/>
      <w:bookmarkEnd w:id="131"/>
      <w:bookmarkEnd w:id="132"/>
      <w:bookmarkEnd w:id="133"/>
      <w:bookmarkEnd w:id="134"/>
      <w:bookmarkEnd w:id="135"/>
      <w:bookmarkEnd w:id="136"/>
    </w:p>
    <w:p w14:paraId="441AC4FE" w14:textId="77777777" w:rsidR="00231A9E" w:rsidRPr="00E67D09" w:rsidRDefault="00231A9E" w:rsidP="00A63E3B">
      <w:pPr>
        <w:pStyle w:val="Heading3"/>
      </w:pPr>
      <w:r w:rsidRPr="00231A9E">
        <w:tab/>
      </w:r>
      <w:bookmarkStart w:id="137" w:name="_Toc135748985"/>
      <w:bookmarkStart w:id="138" w:name="_Toc135749549"/>
      <w:bookmarkStart w:id="139" w:name="_Toc135749635"/>
      <w:bookmarkStart w:id="140" w:name="_Toc139703321"/>
      <w:r w:rsidRPr="00E67D09">
        <w:t>Bidang-bidang akuntansi yang telah mengalami perkembangan antara lain sebagai berikut :</w:t>
      </w:r>
      <w:bookmarkEnd w:id="137"/>
      <w:bookmarkEnd w:id="138"/>
      <w:bookmarkEnd w:id="139"/>
      <w:bookmarkEnd w:id="140"/>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1" w:name="_Toc113463192"/>
      <w:bookmarkStart w:id="142" w:name="_Toc113465935"/>
      <w:bookmarkStart w:id="143" w:name="_Toc113719074"/>
      <w:bookmarkStart w:id="144" w:name="_Toc114322563"/>
      <w:bookmarkStart w:id="145" w:name="_Toc114322681"/>
      <w:bookmarkStart w:id="146" w:name="_Toc114601445"/>
      <w:bookmarkStart w:id="147" w:name="_Toc135748986"/>
      <w:bookmarkStart w:id="148" w:name="_Toc135749550"/>
      <w:bookmarkStart w:id="149" w:name="_Toc135749636"/>
      <w:bookmarkStart w:id="150" w:name="_Toc139703322"/>
      <w:r w:rsidRPr="00A63E3B">
        <w:rPr>
          <w:b/>
        </w:rPr>
        <w:t>2.1 3</w:t>
      </w:r>
      <w:r w:rsidRPr="00A63E3B">
        <w:rPr>
          <w:b/>
        </w:rPr>
        <w:tab/>
        <w:t>Fungsi dan Tujuan Akuntansi</w:t>
      </w:r>
      <w:bookmarkEnd w:id="141"/>
      <w:bookmarkEnd w:id="142"/>
      <w:bookmarkEnd w:id="143"/>
      <w:bookmarkEnd w:id="144"/>
      <w:bookmarkEnd w:id="145"/>
      <w:bookmarkEnd w:id="146"/>
      <w:bookmarkEnd w:id="147"/>
      <w:bookmarkEnd w:id="148"/>
      <w:bookmarkEnd w:id="149"/>
      <w:bookmarkEnd w:id="150"/>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1" w:name="_Toc135748987"/>
      <w:bookmarkStart w:id="152" w:name="_Toc135749551"/>
      <w:bookmarkStart w:id="153" w:name="_Toc135749637"/>
      <w:bookmarkStart w:id="154" w:name="_Toc139703323"/>
      <w:r w:rsidRPr="00A63E3B">
        <w:rPr>
          <w:b/>
        </w:rPr>
        <w:t>2.1.4</w:t>
      </w:r>
      <w:r w:rsidRPr="00A63E3B">
        <w:rPr>
          <w:b/>
        </w:rPr>
        <w:tab/>
        <w:t>Siklus Akuntansi</w:t>
      </w:r>
      <w:bookmarkEnd w:id="151"/>
      <w:bookmarkEnd w:id="152"/>
      <w:bookmarkEnd w:id="153"/>
      <w:bookmarkEnd w:id="154"/>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5" w:name="_Toc139464030"/>
      <w:bookmarkStart w:id="156" w:name="_Toc135748988"/>
      <w:bookmarkStart w:id="157" w:name="_Toc135749552"/>
      <w:bookmarkStart w:id="158"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2800C2">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5"/>
    </w:p>
    <w:p w14:paraId="6B4C52C7" w14:textId="77777777" w:rsidR="00231A9E" w:rsidRPr="00A63E3B" w:rsidRDefault="00231A9E" w:rsidP="00A63E3B">
      <w:pPr>
        <w:pStyle w:val="Heading3"/>
        <w:rPr>
          <w:b/>
        </w:rPr>
      </w:pPr>
      <w:bookmarkStart w:id="159" w:name="_Toc139703324"/>
      <w:r w:rsidRPr="00A63E3B">
        <w:rPr>
          <w:b/>
        </w:rPr>
        <w:t>2.1.5</w:t>
      </w:r>
      <w:r w:rsidRPr="00A63E3B">
        <w:rPr>
          <w:b/>
        </w:rPr>
        <w:tab/>
        <w:t>Pengguna Akuntansi</w:t>
      </w:r>
      <w:bookmarkEnd w:id="156"/>
      <w:bookmarkEnd w:id="157"/>
      <w:bookmarkEnd w:id="158"/>
      <w:bookmarkEnd w:id="159"/>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0" w:name="_Toc135748989"/>
      <w:bookmarkStart w:id="161" w:name="_Toc135749553"/>
      <w:bookmarkStart w:id="162" w:name="_Toc135749639"/>
      <w:bookmarkStart w:id="163" w:name="_Toc139703325"/>
      <w:r w:rsidRPr="00EA1A7E">
        <w:t>2.2</w:t>
      </w:r>
      <w:r w:rsidRPr="00EA1A7E">
        <w:tab/>
        <w:t>Akuntansi Keuangan</w:t>
      </w:r>
      <w:bookmarkEnd w:id="160"/>
      <w:bookmarkEnd w:id="161"/>
      <w:bookmarkEnd w:id="162"/>
      <w:bookmarkEnd w:id="163"/>
      <w:r w:rsidRPr="00EA1A7E">
        <w:t xml:space="preserve"> </w:t>
      </w:r>
    </w:p>
    <w:p w14:paraId="777B5A5C" w14:textId="77777777" w:rsidR="00231A9E" w:rsidRPr="00A63E3B" w:rsidRDefault="00231A9E" w:rsidP="00A63E3B">
      <w:pPr>
        <w:pStyle w:val="Heading3"/>
        <w:rPr>
          <w:b/>
        </w:rPr>
      </w:pPr>
      <w:bookmarkStart w:id="164" w:name="_Toc135748990"/>
      <w:bookmarkStart w:id="165" w:name="_Toc135749554"/>
      <w:bookmarkStart w:id="166" w:name="_Toc135749640"/>
      <w:bookmarkStart w:id="167" w:name="_Toc139703326"/>
      <w:r w:rsidRPr="00A63E3B">
        <w:rPr>
          <w:b/>
        </w:rPr>
        <w:t>2.2.1</w:t>
      </w:r>
      <w:r w:rsidRPr="00A63E3B">
        <w:rPr>
          <w:b/>
        </w:rPr>
        <w:tab/>
        <w:t>Pengertian Akuntansi Keuangan</w:t>
      </w:r>
      <w:bookmarkEnd w:id="164"/>
      <w:bookmarkEnd w:id="165"/>
      <w:bookmarkEnd w:id="166"/>
      <w:bookmarkEnd w:id="167"/>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8" w:name="_Toc135748991"/>
      <w:bookmarkStart w:id="169" w:name="_Toc135749555"/>
      <w:bookmarkStart w:id="170" w:name="_Toc135749641"/>
      <w:bookmarkStart w:id="171" w:name="_Toc139703327"/>
      <w:r w:rsidRPr="009A1484">
        <w:rPr>
          <w:b/>
        </w:rPr>
        <w:lastRenderedPageBreak/>
        <w:t>2.2.2</w:t>
      </w:r>
      <w:r w:rsidRPr="009A1484">
        <w:rPr>
          <w:b/>
        </w:rPr>
        <w:tab/>
      </w:r>
      <w:r w:rsidR="00231A9E" w:rsidRPr="009A1484">
        <w:rPr>
          <w:b/>
        </w:rPr>
        <w:t>Tujuan dan Manfaat Akuntansi Keuangan</w:t>
      </w:r>
      <w:bookmarkEnd w:id="168"/>
      <w:bookmarkEnd w:id="169"/>
      <w:bookmarkEnd w:id="170"/>
      <w:bookmarkEnd w:id="171"/>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2" w:name="_Toc135748992"/>
      <w:bookmarkStart w:id="173" w:name="_Toc135749556"/>
      <w:bookmarkStart w:id="174" w:name="_Toc135749642"/>
      <w:bookmarkStart w:id="175" w:name="_Toc139703328"/>
      <w:r w:rsidRPr="00EA1A7E">
        <w:lastRenderedPageBreak/>
        <w:t>2.3</w:t>
      </w:r>
      <w:r w:rsidRPr="00EA1A7E">
        <w:tab/>
        <w:t>Laporan Keuangan</w:t>
      </w:r>
      <w:bookmarkEnd w:id="172"/>
      <w:bookmarkEnd w:id="173"/>
      <w:bookmarkEnd w:id="174"/>
      <w:bookmarkEnd w:id="175"/>
      <w:r w:rsidRPr="00EA1A7E">
        <w:t xml:space="preserve"> </w:t>
      </w:r>
    </w:p>
    <w:p w14:paraId="40279C07" w14:textId="77777777" w:rsidR="00231A9E" w:rsidRPr="00A63E3B" w:rsidRDefault="00231A9E" w:rsidP="00A63E3B">
      <w:pPr>
        <w:pStyle w:val="Heading3"/>
        <w:rPr>
          <w:b/>
        </w:rPr>
      </w:pPr>
      <w:bookmarkStart w:id="176" w:name="_Toc135748993"/>
      <w:bookmarkStart w:id="177" w:name="_Toc135749557"/>
      <w:bookmarkStart w:id="178" w:name="_Toc135749643"/>
      <w:bookmarkStart w:id="179" w:name="_Toc139703329"/>
      <w:r w:rsidRPr="00A63E3B">
        <w:rPr>
          <w:b/>
        </w:rPr>
        <w:t>2.3.1</w:t>
      </w:r>
      <w:r w:rsidRPr="00A63E3B">
        <w:rPr>
          <w:b/>
        </w:rPr>
        <w:tab/>
        <w:t>Pengertian Laporan Keuangan</w:t>
      </w:r>
      <w:bookmarkEnd w:id="176"/>
      <w:bookmarkEnd w:id="177"/>
      <w:bookmarkEnd w:id="178"/>
      <w:bookmarkEnd w:id="179"/>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0" w:name="_Toc135748994"/>
      <w:bookmarkStart w:id="181" w:name="_Toc135749558"/>
      <w:bookmarkStart w:id="182" w:name="_Toc135749644"/>
      <w:bookmarkStart w:id="183" w:name="_Toc139703330"/>
      <w:r w:rsidRPr="00A63E3B">
        <w:rPr>
          <w:b/>
        </w:rPr>
        <w:t>2.3.2</w:t>
      </w:r>
      <w:r w:rsidRPr="00A63E3B">
        <w:rPr>
          <w:b/>
        </w:rPr>
        <w:tab/>
      </w:r>
      <w:r w:rsidR="00231A9E" w:rsidRPr="00A63E3B">
        <w:rPr>
          <w:b/>
        </w:rPr>
        <w:t>Tujuan Laporan Keuangan</w:t>
      </w:r>
      <w:bookmarkEnd w:id="180"/>
      <w:bookmarkEnd w:id="181"/>
      <w:bookmarkEnd w:id="182"/>
      <w:bookmarkEnd w:id="183"/>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4" w:name="_Toc135748995"/>
      <w:bookmarkStart w:id="185" w:name="_Toc135749559"/>
      <w:bookmarkStart w:id="186" w:name="_Toc135749645"/>
      <w:bookmarkStart w:id="187" w:name="_Toc139703331"/>
      <w:r w:rsidRPr="00A63E3B">
        <w:rPr>
          <w:b/>
        </w:rPr>
        <w:t>2.3.3</w:t>
      </w:r>
      <w:r w:rsidRPr="00A63E3B">
        <w:rPr>
          <w:b/>
        </w:rPr>
        <w:tab/>
      </w:r>
      <w:r w:rsidR="00231A9E" w:rsidRPr="00A63E3B">
        <w:rPr>
          <w:b/>
        </w:rPr>
        <w:t>Komponen-Komponen Laporan Keuangan</w:t>
      </w:r>
      <w:bookmarkEnd w:id="184"/>
      <w:bookmarkEnd w:id="185"/>
      <w:bookmarkEnd w:id="186"/>
      <w:bookmarkEnd w:id="187"/>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8" w:name="_Toc135748996"/>
      <w:bookmarkStart w:id="189" w:name="_Toc135749560"/>
      <w:bookmarkStart w:id="190" w:name="_Toc135749646"/>
      <w:bookmarkStart w:id="191" w:name="_Toc139703332"/>
      <w:r w:rsidRPr="00EA1A7E">
        <w:t>2.4</w:t>
      </w:r>
      <w:r w:rsidRPr="00EA1A7E">
        <w:tab/>
        <w:t>Analisis Laporan Keuangan</w:t>
      </w:r>
      <w:bookmarkEnd w:id="188"/>
      <w:bookmarkEnd w:id="189"/>
      <w:bookmarkEnd w:id="190"/>
      <w:bookmarkEnd w:id="191"/>
      <w:r w:rsidRPr="00EA1A7E">
        <w:t xml:space="preserve"> </w:t>
      </w:r>
    </w:p>
    <w:p w14:paraId="4B602DBD" w14:textId="77777777" w:rsidR="00231A9E" w:rsidRPr="00A63E3B" w:rsidRDefault="00231A9E" w:rsidP="00A63E3B">
      <w:pPr>
        <w:pStyle w:val="Heading3"/>
        <w:rPr>
          <w:b/>
        </w:rPr>
      </w:pPr>
      <w:bookmarkStart w:id="192" w:name="_Toc135748997"/>
      <w:bookmarkStart w:id="193" w:name="_Toc135749561"/>
      <w:bookmarkStart w:id="194" w:name="_Toc135749647"/>
      <w:bookmarkStart w:id="195" w:name="_Toc139703333"/>
      <w:r w:rsidRPr="00A63E3B">
        <w:rPr>
          <w:b/>
        </w:rPr>
        <w:t>2.4.1</w:t>
      </w:r>
      <w:r w:rsidRPr="00A63E3B">
        <w:rPr>
          <w:b/>
        </w:rPr>
        <w:tab/>
        <w:t>Pengertian Analisis Laporan Keuangan</w:t>
      </w:r>
      <w:bookmarkEnd w:id="192"/>
      <w:bookmarkEnd w:id="193"/>
      <w:bookmarkEnd w:id="194"/>
      <w:bookmarkEnd w:id="195"/>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6" w:name="_Toc135748998"/>
      <w:bookmarkStart w:id="197" w:name="_Toc135749562"/>
      <w:bookmarkStart w:id="198" w:name="_Toc135749648"/>
      <w:bookmarkStart w:id="199" w:name="_Toc139703334"/>
      <w:r w:rsidRPr="00A63E3B">
        <w:rPr>
          <w:b/>
        </w:rPr>
        <w:lastRenderedPageBreak/>
        <w:t>2.4.2</w:t>
      </w:r>
      <w:r w:rsidRPr="00A63E3B">
        <w:rPr>
          <w:b/>
        </w:rPr>
        <w:tab/>
        <w:t>Tujuan Analisis Laporan Keuangan</w:t>
      </w:r>
      <w:bookmarkEnd w:id="196"/>
      <w:bookmarkEnd w:id="197"/>
      <w:bookmarkEnd w:id="198"/>
      <w:bookmarkEnd w:id="199"/>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0" w:name="_Toc135748999"/>
      <w:bookmarkStart w:id="201" w:name="_Toc135749563"/>
      <w:bookmarkStart w:id="202" w:name="_Toc135749649"/>
      <w:bookmarkStart w:id="203" w:name="_Toc139703335"/>
      <w:r w:rsidRPr="003C064F">
        <w:t>2.5</w:t>
      </w:r>
      <w:r w:rsidRPr="003C064F">
        <w:tab/>
      </w:r>
      <w:r w:rsidRPr="00A63E3B">
        <w:rPr>
          <w:i/>
        </w:rPr>
        <w:t>Loan To Deposit Ratio (LDR)</w:t>
      </w:r>
      <w:bookmarkEnd w:id="200"/>
      <w:bookmarkEnd w:id="201"/>
      <w:bookmarkEnd w:id="202"/>
      <w:bookmarkEnd w:id="203"/>
    </w:p>
    <w:p w14:paraId="3A94839F" w14:textId="77777777" w:rsidR="00231A9E" w:rsidRPr="003C064F" w:rsidRDefault="00231A9E" w:rsidP="00A63E3B">
      <w:pPr>
        <w:pStyle w:val="Heading3"/>
      </w:pPr>
      <w:bookmarkStart w:id="204" w:name="_Toc135749000"/>
      <w:bookmarkStart w:id="205" w:name="_Toc135749564"/>
      <w:bookmarkStart w:id="206" w:name="_Toc135749650"/>
      <w:bookmarkStart w:id="207" w:name="_Toc139703336"/>
      <w:r w:rsidRPr="00A63E3B">
        <w:rPr>
          <w:b/>
        </w:rPr>
        <w:t>2.5.1</w:t>
      </w:r>
      <w:r w:rsidRPr="00A63E3B">
        <w:rPr>
          <w:b/>
        </w:rPr>
        <w:tab/>
        <w:t xml:space="preserve">Pengertian </w:t>
      </w:r>
      <w:r w:rsidRPr="00A63E3B">
        <w:rPr>
          <w:b/>
          <w:i/>
        </w:rPr>
        <w:t>Loan To Deposit Ratio (LDR</w:t>
      </w:r>
      <w:r w:rsidRPr="00A63E3B">
        <w:rPr>
          <w:i/>
        </w:rPr>
        <w:t>)</w:t>
      </w:r>
      <w:bookmarkEnd w:id="204"/>
      <w:bookmarkEnd w:id="205"/>
      <w:bookmarkEnd w:id="206"/>
      <w:bookmarkEnd w:id="207"/>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8" w:name="_Toc135749001"/>
      <w:bookmarkStart w:id="209" w:name="_Toc135749565"/>
      <w:bookmarkStart w:id="210" w:name="_Toc135749651"/>
      <w:bookmarkStart w:id="211" w:name="_Toc139703337"/>
      <w:r w:rsidRPr="00A63E3B">
        <w:rPr>
          <w:b/>
        </w:rPr>
        <w:t>2.5.2</w:t>
      </w:r>
      <w:r w:rsidRPr="00A63E3B">
        <w:rPr>
          <w:b/>
        </w:rPr>
        <w:tab/>
        <w:t xml:space="preserve">Perhitungan </w:t>
      </w:r>
      <w:r w:rsidRPr="00A63E3B">
        <w:rPr>
          <w:b/>
          <w:i/>
        </w:rPr>
        <w:t>Loan to Deposit Ratio (LDR)</w:t>
      </w:r>
      <w:bookmarkEnd w:id="208"/>
      <w:bookmarkEnd w:id="209"/>
      <w:bookmarkEnd w:id="210"/>
      <w:bookmarkEnd w:id="211"/>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8E5B8F" w:rsidRPr="00166B62" w:rsidRDefault="008E5B8F"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8E5B8F" w:rsidRPr="00166B62" w:rsidRDefault="008E5B8F"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8E5B8F" w:rsidRPr="00B1679B" w:rsidRDefault="008E5B8F"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8E5B8F" w:rsidRPr="00166B62" w:rsidRDefault="008E5B8F"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2" w:name="_Toc135749004"/>
      <w:bookmarkStart w:id="213" w:name="_Toc135749568"/>
      <w:bookmarkStart w:id="214" w:name="_Toc135749654"/>
      <w:bookmarkStart w:id="215" w:name="_Toc139703338"/>
      <w:r w:rsidRPr="003C064F">
        <w:t>2.6</w:t>
      </w:r>
      <w:r w:rsidRPr="003C064F">
        <w:tab/>
      </w:r>
      <w:r w:rsidRPr="00A63E3B">
        <w:rPr>
          <w:i/>
        </w:rPr>
        <w:t>Net Interest Margin (NIM)</w:t>
      </w:r>
      <w:bookmarkEnd w:id="212"/>
      <w:bookmarkEnd w:id="213"/>
      <w:bookmarkEnd w:id="214"/>
      <w:bookmarkEnd w:id="215"/>
    </w:p>
    <w:p w14:paraId="0F376B2F" w14:textId="77777777" w:rsidR="00231A9E" w:rsidRPr="00A63E3B" w:rsidRDefault="00231A9E" w:rsidP="00A63E3B">
      <w:pPr>
        <w:pStyle w:val="Heading3"/>
        <w:rPr>
          <w:b/>
          <w:i/>
        </w:rPr>
      </w:pPr>
      <w:bookmarkStart w:id="216" w:name="_Toc135749005"/>
      <w:bookmarkStart w:id="217" w:name="_Toc135749569"/>
      <w:bookmarkStart w:id="218" w:name="_Toc135749655"/>
      <w:bookmarkStart w:id="219" w:name="_Toc139703339"/>
      <w:r w:rsidRPr="00A63E3B">
        <w:rPr>
          <w:b/>
        </w:rPr>
        <w:t>2.6.1</w:t>
      </w:r>
      <w:r w:rsidRPr="00A63E3B">
        <w:rPr>
          <w:b/>
        </w:rPr>
        <w:tab/>
        <w:t xml:space="preserve">Pengertian </w:t>
      </w:r>
      <w:r w:rsidRPr="00A63E3B">
        <w:rPr>
          <w:b/>
          <w:i/>
        </w:rPr>
        <w:t>Net Interest Margin (NIM)</w:t>
      </w:r>
      <w:bookmarkEnd w:id="216"/>
      <w:bookmarkEnd w:id="217"/>
      <w:bookmarkEnd w:id="218"/>
      <w:bookmarkEnd w:id="219"/>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0" w:name="_Toc135749006"/>
      <w:bookmarkStart w:id="221" w:name="_Toc135749570"/>
      <w:bookmarkStart w:id="222" w:name="_Toc135749656"/>
      <w:bookmarkStart w:id="223" w:name="_Toc139703340"/>
      <w:r w:rsidRPr="00A63E3B">
        <w:rPr>
          <w:b/>
        </w:rPr>
        <w:lastRenderedPageBreak/>
        <w:t>2.6.2</w:t>
      </w:r>
      <w:r w:rsidRPr="00A63E3B">
        <w:rPr>
          <w:b/>
        </w:rPr>
        <w:tab/>
        <w:t xml:space="preserve">Perhitungan </w:t>
      </w:r>
      <w:r w:rsidRPr="00A63E3B">
        <w:rPr>
          <w:b/>
          <w:i/>
        </w:rPr>
        <w:t>Net Interest Margin (NIM)</w:t>
      </w:r>
      <w:bookmarkEnd w:id="220"/>
      <w:bookmarkEnd w:id="221"/>
      <w:bookmarkEnd w:id="222"/>
      <w:bookmarkEnd w:id="223"/>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8E5B8F" w:rsidRPr="00713272" w:rsidRDefault="008E5B8F"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8E5B8F" w:rsidRPr="00713272" w:rsidRDefault="008E5B8F"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8E5B8F" w:rsidRPr="00741015" w:rsidRDefault="008E5B8F"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4" w:name="_Toc135749008"/>
      <w:bookmarkStart w:id="225" w:name="_Toc135749572"/>
      <w:bookmarkStart w:id="226" w:name="_Toc135749658"/>
      <w:bookmarkStart w:id="227" w:name="_Toc139703341"/>
      <w:r w:rsidRPr="003C064F">
        <w:t>2.7</w:t>
      </w:r>
      <w:r w:rsidRPr="003C064F">
        <w:tab/>
      </w:r>
      <w:r w:rsidRPr="00A63E3B">
        <w:rPr>
          <w:i/>
        </w:rPr>
        <w:t>Return On Asset (ROA)</w:t>
      </w:r>
      <w:bookmarkEnd w:id="224"/>
      <w:bookmarkEnd w:id="225"/>
      <w:bookmarkEnd w:id="226"/>
      <w:bookmarkEnd w:id="227"/>
    </w:p>
    <w:p w14:paraId="2F93B17B" w14:textId="77777777" w:rsidR="00231A9E" w:rsidRPr="00A63E3B" w:rsidRDefault="00231A9E" w:rsidP="00A63E3B">
      <w:pPr>
        <w:pStyle w:val="Heading3"/>
        <w:rPr>
          <w:b/>
        </w:rPr>
      </w:pPr>
      <w:bookmarkStart w:id="228" w:name="_Toc135749009"/>
      <w:bookmarkStart w:id="229" w:name="_Toc135749573"/>
      <w:bookmarkStart w:id="230" w:name="_Toc135749659"/>
      <w:bookmarkStart w:id="231" w:name="_Toc139703342"/>
      <w:r w:rsidRPr="00A63E3B">
        <w:rPr>
          <w:b/>
        </w:rPr>
        <w:t>2.7.1</w:t>
      </w:r>
      <w:r w:rsidRPr="00A63E3B">
        <w:rPr>
          <w:b/>
        </w:rPr>
        <w:tab/>
        <w:t xml:space="preserve">Pengertian </w:t>
      </w:r>
      <w:r w:rsidRPr="00A63E3B">
        <w:rPr>
          <w:b/>
          <w:i/>
        </w:rPr>
        <w:t>Return On Asset (ROA)</w:t>
      </w:r>
      <w:bookmarkEnd w:id="228"/>
      <w:bookmarkEnd w:id="229"/>
      <w:bookmarkEnd w:id="230"/>
      <w:bookmarkEnd w:id="231"/>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w:t>
      </w:r>
      <w:r w:rsidRPr="00231A9E">
        <w:rPr>
          <w:sz w:val="24"/>
          <w:szCs w:val="24"/>
        </w:rPr>
        <w:lastRenderedPageBreak/>
        <w:t>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2" w:name="_Toc135749010"/>
      <w:bookmarkStart w:id="233" w:name="_Toc135749574"/>
      <w:bookmarkStart w:id="234" w:name="_Toc135749660"/>
      <w:bookmarkStart w:id="235" w:name="_Toc139703343"/>
      <w:r w:rsidRPr="00A63E3B">
        <w:rPr>
          <w:b/>
        </w:rPr>
        <w:t>2.7.2</w:t>
      </w:r>
      <w:r w:rsidRPr="00A63E3B">
        <w:rPr>
          <w:b/>
        </w:rPr>
        <w:tab/>
        <w:t xml:space="preserve">Perhitungan </w:t>
      </w:r>
      <w:r w:rsidRPr="00A63E3B">
        <w:rPr>
          <w:b/>
          <w:i/>
        </w:rPr>
        <w:t>Return On Asset (ROA)</w:t>
      </w:r>
      <w:bookmarkEnd w:id="232"/>
      <w:bookmarkEnd w:id="233"/>
      <w:bookmarkEnd w:id="234"/>
      <w:bookmarkEnd w:id="235"/>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8E5B8F" w:rsidRPr="004947B0" w:rsidRDefault="008E5B8F"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8E5B8F" w:rsidRPr="004947B0" w:rsidRDefault="008E5B8F"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8E5B8F" w:rsidRPr="004947B0" w:rsidRDefault="008E5B8F"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8E5B8F" w:rsidRPr="004947B0" w:rsidRDefault="008E5B8F"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6" w:name="_Toc135749011"/>
      <w:bookmarkStart w:id="237" w:name="_Toc135749575"/>
      <w:bookmarkStart w:id="238" w:name="_Toc135749661"/>
      <w:bookmarkStart w:id="239" w:name="_Toc139703344"/>
      <w:r w:rsidRPr="00A63E3B">
        <w:rPr>
          <w:b/>
        </w:rPr>
        <w:t>2.7.3</w:t>
      </w:r>
      <w:r w:rsidRPr="00A63E3B">
        <w:rPr>
          <w:b/>
        </w:rPr>
        <w:tab/>
        <w:t xml:space="preserve">Keunggulan </w:t>
      </w:r>
      <w:r w:rsidRPr="00A63E3B">
        <w:rPr>
          <w:b/>
          <w:i/>
        </w:rPr>
        <w:t>Return On Asset (ROA)</w:t>
      </w:r>
      <w:bookmarkEnd w:id="236"/>
      <w:bookmarkEnd w:id="237"/>
      <w:bookmarkEnd w:id="238"/>
      <w:bookmarkEnd w:id="239"/>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0" w:name="_Toc135749012"/>
      <w:bookmarkStart w:id="241" w:name="_Toc135749576"/>
      <w:bookmarkStart w:id="242" w:name="_Toc135749662"/>
      <w:bookmarkStart w:id="243" w:name="_Toc139703345"/>
      <w:r w:rsidRPr="00AB4740">
        <w:t>2.8</w:t>
      </w:r>
      <w:r w:rsidRPr="00AB4740">
        <w:tab/>
      </w:r>
      <w:r w:rsidR="00231A9E" w:rsidRPr="00AB4740">
        <w:t>Pengaruh Antar Variabel</w:t>
      </w:r>
      <w:bookmarkEnd w:id="240"/>
      <w:bookmarkEnd w:id="241"/>
      <w:bookmarkEnd w:id="242"/>
      <w:bookmarkEnd w:id="243"/>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w:t>
      </w:r>
      <w:r w:rsidR="00231A9E" w:rsidRPr="00B57C91">
        <w:rPr>
          <w:sz w:val="24"/>
          <w:szCs w:val="24"/>
        </w:rPr>
        <w:lastRenderedPageBreak/>
        <w:t xml:space="preserve">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 xml:space="preserve">Net </w:t>
      </w:r>
      <w:r w:rsidRPr="00231A9E">
        <w:rPr>
          <w:i/>
          <w:sz w:val="24"/>
          <w:szCs w:val="24"/>
        </w:rPr>
        <w:lastRenderedPageBreak/>
        <w:t>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4" w:name="_Toc135749013"/>
      <w:bookmarkStart w:id="245" w:name="_Toc135749577"/>
      <w:bookmarkStart w:id="246" w:name="_Toc135749663"/>
      <w:bookmarkStart w:id="247" w:name="_Toc139703346"/>
      <w:r w:rsidRPr="00AB4740">
        <w:t>2.9</w:t>
      </w:r>
      <w:r w:rsidRPr="00AB4740">
        <w:tab/>
        <w:t>Kerangka Pemikiran dan Paradigma</w:t>
      </w:r>
      <w:bookmarkEnd w:id="244"/>
      <w:bookmarkEnd w:id="245"/>
      <w:bookmarkEnd w:id="246"/>
      <w:bookmarkEnd w:id="247"/>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lastRenderedPageBreak/>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8E5B8F" w:rsidRPr="00792CF0" w:rsidRDefault="008E5B8F"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8E5B8F" w:rsidRPr="00792CF0" w:rsidRDefault="008E5B8F"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8E5B8F" w:rsidRPr="00792CF0" w:rsidRDefault="008E5B8F"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8E5B8F" w:rsidRPr="00792CF0" w:rsidRDefault="008E5B8F"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8E5B8F" w:rsidRPr="00713272" w:rsidRDefault="008E5B8F"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8E5B8F" w:rsidRPr="00713272" w:rsidRDefault="008E5B8F"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8E5B8F" w:rsidRPr="00222234" w:rsidRDefault="008E5B8F"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8E5B8F" w:rsidRPr="00222234" w:rsidRDefault="008E5B8F"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8E5B8F" w:rsidRPr="00222234" w:rsidRDefault="008E5B8F"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8E5B8F" w:rsidRPr="004947B0" w:rsidRDefault="008E5B8F"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8"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2800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8"/>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49" w:name="_Toc139464032"/>
      <w:bookmarkStart w:id="250" w:name="_Toc135749014"/>
      <w:bookmarkStart w:id="251" w:name="_Toc135749578"/>
      <w:bookmarkStart w:id="252"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2800C2">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49"/>
    </w:p>
    <w:p w14:paraId="6FC7E5B6" w14:textId="77777777" w:rsidR="00231A9E" w:rsidRPr="00AB4740" w:rsidRDefault="00231A9E" w:rsidP="0098373D">
      <w:pPr>
        <w:pStyle w:val="Heading2"/>
      </w:pPr>
      <w:bookmarkStart w:id="253" w:name="_Toc139703347"/>
      <w:r w:rsidRPr="00AB4740">
        <w:t>2.10</w:t>
      </w:r>
      <w:r w:rsidRPr="00AB4740">
        <w:tab/>
        <w:t>Hipotesis</w:t>
      </w:r>
      <w:bookmarkEnd w:id="250"/>
      <w:bookmarkEnd w:id="251"/>
      <w:bookmarkEnd w:id="252"/>
      <w:bookmarkEnd w:id="253"/>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B761F2F" w14:textId="77777777"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5D972A76" w14:textId="77777777" w:rsidR="00231A9E" w:rsidRPr="000507D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3: </w:t>
      </w:r>
      <w:r w:rsidRPr="00231A9E">
        <w:rPr>
          <w:i/>
          <w:sz w:val="24"/>
          <w:szCs w:val="24"/>
        </w:rPr>
        <w:t xml:space="preserve">Loan to Deposit Ratio (LDR) </w:t>
      </w:r>
      <w:r w:rsidRPr="00231A9E">
        <w:rPr>
          <w:sz w:val="24"/>
          <w:szCs w:val="24"/>
        </w:rPr>
        <w:t xml:space="preserve">dan </w:t>
      </w:r>
      <w:r w:rsidRPr="00231A9E">
        <w:rPr>
          <w:i/>
          <w:sz w:val="24"/>
          <w:szCs w:val="24"/>
        </w:rPr>
        <w:t>Net Interest Margin (NIM)</w:t>
      </w:r>
      <w:r w:rsidR="00A347FE">
        <w:rPr>
          <w:sz w:val="24"/>
          <w:szCs w:val="24"/>
        </w:rPr>
        <w:t xml:space="preserve"> berpengaruh positif dan sig</w:t>
      </w:r>
      <w:r w:rsidRPr="00231A9E">
        <w:rPr>
          <w:sz w:val="24"/>
          <w:szCs w:val="24"/>
        </w:rPr>
        <w:t xml:space="preserve">nifikan terhadap </w:t>
      </w:r>
      <w:r w:rsidRPr="00231A9E">
        <w:rPr>
          <w:i/>
          <w:sz w:val="24"/>
          <w:szCs w:val="24"/>
        </w:rPr>
        <w:t>Return On Asset (ROA).</w:t>
      </w:r>
    </w:p>
    <w:p w14:paraId="0B44C949" w14:textId="77777777" w:rsidR="002C2639" w:rsidRDefault="002C2639" w:rsidP="000507DE">
      <w:pPr>
        <w:spacing w:line="480" w:lineRule="auto"/>
        <w:jc w:val="center"/>
        <w:rPr>
          <w:sz w:val="24"/>
          <w:szCs w:val="24"/>
          <w:lang w:val="id-ID"/>
        </w:rPr>
      </w:pPr>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4" w:name="_Toc135749015"/>
      <w:bookmarkStart w:id="255" w:name="_Toc135749579"/>
      <w:bookmarkStart w:id="256" w:name="_Toc135749665"/>
      <w:bookmarkStart w:id="257" w:name="_Toc139703348"/>
      <w:r w:rsidRPr="0098373D">
        <w:lastRenderedPageBreak/>
        <w:t>BAB III</w:t>
      </w:r>
      <w:bookmarkEnd w:id="254"/>
      <w:bookmarkEnd w:id="255"/>
      <w:bookmarkEnd w:id="256"/>
      <w:bookmarkEnd w:id="257"/>
    </w:p>
    <w:p w14:paraId="13BCA0FD" w14:textId="77777777" w:rsidR="000507DE" w:rsidRPr="0098373D" w:rsidRDefault="000507DE" w:rsidP="00C15982">
      <w:pPr>
        <w:pStyle w:val="Heading1"/>
      </w:pPr>
      <w:bookmarkStart w:id="258" w:name="_Toc135749016"/>
      <w:bookmarkStart w:id="259" w:name="_Toc135749580"/>
      <w:bookmarkStart w:id="260" w:name="_Toc135749666"/>
      <w:bookmarkStart w:id="261" w:name="_Toc139703349"/>
      <w:r w:rsidRPr="0098373D">
        <w:t>OBJEK DAN METODE PENELITIAN</w:t>
      </w:r>
      <w:bookmarkEnd w:id="258"/>
      <w:bookmarkEnd w:id="259"/>
      <w:bookmarkEnd w:id="260"/>
      <w:bookmarkEnd w:id="261"/>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2" w:name="_Toc135749017"/>
      <w:bookmarkStart w:id="263" w:name="_Toc135749581"/>
      <w:bookmarkStart w:id="264" w:name="_Toc135749667"/>
      <w:bookmarkStart w:id="265" w:name="_Toc139703350"/>
      <w:r w:rsidRPr="0098373D">
        <w:t>3.1</w:t>
      </w:r>
      <w:r w:rsidRPr="0098373D">
        <w:tab/>
        <w:t>Objek Penelitian</w:t>
      </w:r>
      <w:bookmarkEnd w:id="262"/>
      <w:bookmarkEnd w:id="263"/>
      <w:bookmarkEnd w:id="264"/>
      <w:bookmarkEnd w:id="265"/>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6" w:name="_Toc135749018"/>
      <w:bookmarkStart w:id="267" w:name="_Toc135749582"/>
      <w:bookmarkStart w:id="268" w:name="_Toc135749668"/>
      <w:bookmarkStart w:id="269" w:name="_Toc139703351"/>
      <w:r w:rsidRPr="0098373D">
        <w:t>3.2</w:t>
      </w:r>
      <w:r w:rsidRPr="0098373D">
        <w:tab/>
        <w:t>Metode Penelitian</w:t>
      </w:r>
      <w:bookmarkEnd w:id="266"/>
      <w:bookmarkEnd w:id="267"/>
      <w:bookmarkEnd w:id="268"/>
      <w:bookmarkEnd w:id="269"/>
      <w:r w:rsidRPr="0098373D">
        <w:t xml:space="preserve"> </w:t>
      </w:r>
    </w:p>
    <w:p w14:paraId="51088E9C" w14:textId="77777777" w:rsidR="000507DE" w:rsidRPr="00A63E3B" w:rsidRDefault="000507DE" w:rsidP="00A63E3B">
      <w:pPr>
        <w:pStyle w:val="Heading3"/>
        <w:rPr>
          <w:b/>
        </w:rPr>
      </w:pPr>
      <w:bookmarkStart w:id="270" w:name="_Toc135749019"/>
      <w:bookmarkStart w:id="271" w:name="_Toc135749583"/>
      <w:bookmarkStart w:id="272" w:name="_Toc135749669"/>
      <w:bookmarkStart w:id="273" w:name="_Toc139703352"/>
      <w:r w:rsidRPr="00A63E3B">
        <w:rPr>
          <w:b/>
        </w:rPr>
        <w:t>3.2.1</w:t>
      </w:r>
      <w:r w:rsidRPr="00A63E3B">
        <w:rPr>
          <w:b/>
        </w:rPr>
        <w:tab/>
        <w:t>Desain Penelitian</w:t>
      </w:r>
      <w:bookmarkEnd w:id="270"/>
      <w:bookmarkEnd w:id="271"/>
      <w:bookmarkEnd w:id="272"/>
      <w:bookmarkEnd w:id="273"/>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4" w:name="_Toc135749020"/>
      <w:bookmarkStart w:id="275" w:name="_Toc135749584"/>
      <w:bookmarkStart w:id="276" w:name="_Toc135749670"/>
      <w:bookmarkStart w:id="277" w:name="_Toc139703353"/>
      <w:r w:rsidRPr="00A63E3B">
        <w:rPr>
          <w:b/>
        </w:rPr>
        <w:t>3.2.2</w:t>
      </w:r>
      <w:r w:rsidRPr="00A63E3B">
        <w:rPr>
          <w:b/>
        </w:rPr>
        <w:tab/>
      </w:r>
      <w:r w:rsidR="000507DE" w:rsidRPr="00A63E3B">
        <w:rPr>
          <w:b/>
        </w:rPr>
        <w:t>Unit Analisis</w:t>
      </w:r>
      <w:bookmarkEnd w:id="274"/>
      <w:bookmarkEnd w:id="275"/>
      <w:bookmarkEnd w:id="276"/>
      <w:bookmarkEnd w:id="277"/>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8" w:name="_Toc135749021"/>
      <w:bookmarkStart w:id="279" w:name="_Toc135749585"/>
      <w:bookmarkStart w:id="280" w:name="_Toc135749671"/>
      <w:bookmarkStart w:id="281" w:name="_Toc139703354"/>
      <w:r w:rsidRPr="00A63E3B">
        <w:rPr>
          <w:b/>
        </w:rPr>
        <w:t>3.2.3</w:t>
      </w:r>
      <w:r w:rsidRPr="00A63E3B">
        <w:rPr>
          <w:b/>
        </w:rPr>
        <w:tab/>
        <w:t>Data dan Sumber Data</w:t>
      </w:r>
      <w:bookmarkEnd w:id="278"/>
      <w:bookmarkEnd w:id="279"/>
      <w:bookmarkEnd w:id="280"/>
      <w:bookmarkEnd w:id="281"/>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2" w:name="_Toc135749022"/>
      <w:bookmarkStart w:id="283" w:name="_Toc135749586"/>
      <w:bookmarkStart w:id="284" w:name="_Toc135749672"/>
      <w:bookmarkStart w:id="285" w:name="_Toc139703355"/>
      <w:r w:rsidRPr="00A63E3B">
        <w:rPr>
          <w:b/>
        </w:rPr>
        <w:lastRenderedPageBreak/>
        <w:t>3.2.4</w:t>
      </w:r>
      <w:r w:rsidRPr="00A63E3B">
        <w:rPr>
          <w:b/>
        </w:rPr>
        <w:tab/>
        <w:t>Populasi dan Sampel</w:t>
      </w:r>
      <w:bookmarkEnd w:id="282"/>
      <w:bookmarkEnd w:id="283"/>
      <w:bookmarkEnd w:id="284"/>
      <w:bookmarkEnd w:id="285"/>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77777777"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 sampel yang diambil sebanyak 27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6"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2800C2">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6"/>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727F8520" w14:textId="77777777" w:rsidTr="00BB22AC">
        <w:tc>
          <w:tcPr>
            <w:tcW w:w="959" w:type="dxa"/>
            <w:shd w:val="clear" w:color="auto" w:fill="auto"/>
          </w:tcPr>
          <w:p w14:paraId="46B2A6D5" w14:textId="77777777" w:rsidR="000507DE" w:rsidRPr="000507DE" w:rsidRDefault="000507DE" w:rsidP="000507DE">
            <w:pPr>
              <w:spacing w:line="480" w:lineRule="auto"/>
              <w:jc w:val="center"/>
              <w:rPr>
                <w:sz w:val="24"/>
                <w:szCs w:val="24"/>
                <w:lang w:val="id-ID"/>
              </w:rPr>
            </w:pPr>
            <w:r w:rsidRPr="000507DE">
              <w:rPr>
                <w:sz w:val="24"/>
                <w:szCs w:val="24"/>
                <w:lang w:val="id-ID"/>
              </w:rPr>
              <w:t>2</w:t>
            </w:r>
          </w:p>
        </w:tc>
        <w:tc>
          <w:tcPr>
            <w:tcW w:w="1521" w:type="dxa"/>
            <w:shd w:val="clear" w:color="auto" w:fill="auto"/>
          </w:tcPr>
          <w:p w14:paraId="4EB71A8F" w14:textId="77777777" w:rsidR="000507DE" w:rsidRPr="000507DE" w:rsidRDefault="000507DE" w:rsidP="000507DE">
            <w:pPr>
              <w:spacing w:line="480" w:lineRule="auto"/>
              <w:jc w:val="center"/>
              <w:rPr>
                <w:sz w:val="24"/>
                <w:szCs w:val="24"/>
                <w:lang w:val="id-ID"/>
              </w:rPr>
            </w:pPr>
            <w:r w:rsidRPr="000507DE">
              <w:rPr>
                <w:sz w:val="24"/>
                <w:szCs w:val="24"/>
              </w:rPr>
              <w:t>AGRS</w:t>
            </w:r>
          </w:p>
        </w:tc>
        <w:tc>
          <w:tcPr>
            <w:tcW w:w="5141" w:type="dxa"/>
            <w:shd w:val="clear" w:color="auto" w:fill="auto"/>
          </w:tcPr>
          <w:p w14:paraId="6182D057" w14:textId="77777777" w:rsidR="000507DE" w:rsidRPr="000507DE" w:rsidRDefault="000507DE" w:rsidP="000507DE">
            <w:pPr>
              <w:spacing w:line="480" w:lineRule="auto"/>
              <w:rPr>
                <w:sz w:val="24"/>
                <w:szCs w:val="24"/>
                <w:lang w:val="id-ID"/>
              </w:rPr>
            </w:pPr>
            <w:r w:rsidRPr="000507DE">
              <w:rPr>
                <w:sz w:val="24"/>
                <w:szCs w:val="24"/>
              </w:rPr>
              <w:t>PT. Bank Agris Tbk</w:t>
            </w:r>
          </w:p>
        </w:tc>
      </w:tr>
      <w:tr w:rsidR="000507DE" w:rsidRPr="000507DE" w14:paraId="31E7CBA2" w14:textId="77777777" w:rsidTr="00BB22AC">
        <w:tc>
          <w:tcPr>
            <w:tcW w:w="959" w:type="dxa"/>
            <w:shd w:val="clear" w:color="auto" w:fill="auto"/>
          </w:tcPr>
          <w:p w14:paraId="21230F91" w14:textId="77777777" w:rsidR="000507DE" w:rsidRPr="000507DE" w:rsidRDefault="000507DE" w:rsidP="000507DE">
            <w:pPr>
              <w:spacing w:line="480" w:lineRule="auto"/>
              <w:jc w:val="center"/>
              <w:rPr>
                <w:sz w:val="24"/>
                <w:szCs w:val="24"/>
                <w:lang w:val="id-ID"/>
              </w:rPr>
            </w:pPr>
            <w:r w:rsidRPr="000507DE">
              <w:rPr>
                <w:sz w:val="24"/>
                <w:szCs w:val="24"/>
                <w:lang w:val="id-ID"/>
              </w:rPr>
              <w:t>3</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7777777" w:rsidR="000507DE" w:rsidRPr="000507DE" w:rsidRDefault="000507DE" w:rsidP="000507DE">
            <w:pPr>
              <w:spacing w:line="480" w:lineRule="auto"/>
              <w:jc w:val="center"/>
              <w:rPr>
                <w:sz w:val="24"/>
                <w:szCs w:val="24"/>
                <w:lang w:val="id-ID"/>
              </w:rPr>
            </w:pPr>
            <w:r w:rsidRPr="000507DE">
              <w:rPr>
                <w:sz w:val="24"/>
                <w:szCs w:val="24"/>
                <w:lang w:val="id-ID"/>
              </w:rPr>
              <w:t>4</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77777777" w:rsidR="000507DE" w:rsidRPr="000507DE" w:rsidRDefault="000507DE" w:rsidP="000507DE">
            <w:pPr>
              <w:spacing w:line="480" w:lineRule="auto"/>
              <w:jc w:val="center"/>
              <w:rPr>
                <w:sz w:val="24"/>
                <w:szCs w:val="24"/>
                <w:lang w:val="id-ID"/>
              </w:rPr>
            </w:pPr>
            <w:r w:rsidRPr="000507DE">
              <w:rPr>
                <w:sz w:val="24"/>
                <w:szCs w:val="24"/>
                <w:lang w:val="id-ID"/>
              </w:rPr>
              <w:t>5</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7EF47C0" w14:textId="77777777" w:rsidTr="00BB22AC">
        <w:tc>
          <w:tcPr>
            <w:tcW w:w="959" w:type="dxa"/>
            <w:shd w:val="clear" w:color="auto" w:fill="auto"/>
          </w:tcPr>
          <w:p w14:paraId="3DB7030D" w14:textId="77777777" w:rsidR="000507DE" w:rsidRPr="000507DE" w:rsidRDefault="000507DE" w:rsidP="000507DE">
            <w:pPr>
              <w:spacing w:line="480" w:lineRule="auto"/>
              <w:jc w:val="center"/>
              <w:rPr>
                <w:sz w:val="24"/>
                <w:szCs w:val="24"/>
                <w:lang w:val="id-ID"/>
              </w:rPr>
            </w:pPr>
            <w:r w:rsidRPr="000507DE">
              <w:rPr>
                <w:sz w:val="24"/>
                <w:szCs w:val="24"/>
                <w:lang w:val="id-ID"/>
              </w:rPr>
              <w:t>6</w:t>
            </w:r>
          </w:p>
        </w:tc>
        <w:tc>
          <w:tcPr>
            <w:tcW w:w="1521" w:type="dxa"/>
            <w:shd w:val="clear" w:color="auto" w:fill="auto"/>
          </w:tcPr>
          <w:p w14:paraId="30FCE9DB" w14:textId="77777777" w:rsidR="000507DE" w:rsidRPr="000507DE" w:rsidRDefault="000507DE" w:rsidP="000507DE">
            <w:pPr>
              <w:spacing w:line="480" w:lineRule="auto"/>
              <w:jc w:val="center"/>
              <w:rPr>
                <w:sz w:val="24"/>
                <w:szCs w:val="24"/>
                <w:lang w:val="id-ID"/>
              </w:rPr>
            </w:pPr>
            <w:r w:rsidRPr="000507DE">
              <w:rPr>
                <w:sz w:val="24"/>
                <w:szCs w:val="24"/>
                <w:lang w:val="id-ID"/>
              </w:rPr>
              <w:t>BBHI</w:t>
            </w:r>
          </w:p>
        </w:tc>
        <w:tc>
          <w:tcPr>
            <w:tcW w:w="5141" w:type="dxa"/>
            <w:shd w:val="clear" w:color="auto" w:fill="auto"/>
          </w:tcPr>
          <w:p w14:paraId="71A4521E" w14:textId="77777777" w:rsidR="000507DE" w:rsidRPr="000507DE" w:rsidRDefault="000507DE" w:rsidP="000507DE">
            <w:pPr>
              <w:spacing w:line="480" w:lineRule="auto"/>
              <w:rPr>
                <w:sz w:val="24"/>
                <w:szCs w:val="24"/>
                <w:lang w:val="id-ID"/>
              </w:rPr>
            </w:pPr>
            <w:r w:rsidRPr="000507DE">
              <w:rPr>
                <w:sz w:val="24"/>
                <w:szCs w:val="24"/>
              </w:rPr>
              <w:t>PT. Bank Harda Internasional Tbk</w:t>
            </w:r>
          </w:p>
        </w:tc>
      </w:tr>
      <w:tr w:rsidR="000507DE" w:rsidRPr="000507DE" w14:paraId="4D559E7C" w14:textId="77777777" w:rsidTr="00BB22AC">
        <w:tc>
          <w:tcPr>
            <w:tcW w:w="959" w:type="dxa"/>
            <w:shd w:val="clear" w:color="auto" w:fill="auto"/>
          </w:tcPr>
          <w:p w14:paraId="41A07E85" w14:textId="77777777" w:rsidR="000507DE" w:rsidRPr="000507DE" w:rsidRDefault="000507DE" w:rsidP="000507DE">
            <w:pPr>
              <w:spacing w:line="480" w:lineRule="auto"/>
              <w:jc w:val="center"/>
              <w:rPr>
                <w:sz w:val="24"/>
                <w:szCs w:val="24"/>
                <w:lang w:val="id-ID"/>
              </w:rPr>
            </w:pPr>
            <w:r w:rsidRPr="000507DE">
              <w:rPr>
                <w:sz w:val="24"/>
                <w:szCs w:val="24"/>
                <w:lang w:val="id-ID"/>
              </w:rPr>
              <w:t>7</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77777777" w:rsidR="000507DE" w:rsidRPr="000507DE" w:rsidRDefault="000507DE" w:rsidP="000507DE">
            <w:pPr>
              <w:spacing w:line="480" w:lineRule="auto"/>
              <w:jc w:val="center"/>
              <w:rPr>
                <w:sz w:val="24"/>
                <w:szCs w:val="24"/>
                <w:lang w:val="id-ID"/>
              </w:rPr>
            </w:pPr>
            <w:r w:rsidRPr="000507DE">
              <w:rPr>
                <w:sz w:val="24"/>
                <w:szCs w:val="24"/>
                <w:lang w:val="id-ID"/>
              </w:rPr>
              <w:t>8</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7777777" w:rsidR="000507DE" w:rsidRPr="000507DE" w:rsidRDefault="000507DE" w:rsidP="000507DE">
            <w:pPr>
              <w:spacing w:line="480" w:lineRule="auto"/>
              <w:jc w:val="center"/>
              <w:rPr>
                <w:sz w:val="24"/>
                <w:szCs w:val="24"/>
                <w:lang w:val="id-ID"/>
              </w:rPr>
            </w:pPr>
            <w:r w:rsidRPr="000507DE">
              <w:rPr>
                <w:sz w:val="24"/>
                <w:szCs w:val="24"/>
                <w:lang w:val="id-ID"/>
              </w:rPr>
              <w:t>9</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77777777" w:rsidR="000507DE" w:rsidRPr="000507DE" w:rsidRDefault="000507DE" w:rsidP="000507DE">
            <w:pPr>
              <w:spacing w:line="480" w:lineRule="auto"/>
              <w:jc w:val="center"/>
              <w:rPr>
                <w:sz w:val="24"/>
                <w:szCs w:val="24"/>
                <w:lang w:val="id-ID"/>
              </w:rPr>
            </w:pPr>
            <w:r w:rsidRPr="000507DE">
              <w:rPr>
                <w:sz w:val="24"/>
                <w:szCs w:val="24"/>
                <w:lang w:val="id-ID"/>
              </w:rPr>
              <w:t>10</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77777777" w:rsidR="000507DE" w:rsidRPr="000507DE" w:rsidRDefault="000507DE" w:rsidP="000507DE">
            <w:pPr>
              <w:spacing w:line="480" w:lineRule="auto"/>
              <w:jc w:val="center"/>
              <w:rPr>
                <w:sz w:val="24"/>
                <w:szCs w:val="24"/>
                <w:lang w:val="id-ID"/>
              </w:rPr>
            </w:pPr>
            <w:r w:rsidRPr="000507DE">
              <w:rPr>
                <w:sz w:val="24"/>
                <w:szCs w:val="24"/>
                <w:lang w:val="id-ID"/>
              </w:rPr>
              <w:t>11</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7777777" w:rsidR="000507DE" w:rsidRPr="000507DE" w:rsidRDefault="000507DE" w:rsidP="000507DE">
            <w:pPr>
              <w:spacing w:line="480" w:lineRule="auto"/>
              <w:jc w:val="center"/>
              <w:rPr>
                <w:sz w:val="24"/>
                <w:szCs w:val="24"/>
                <w:lang w:val="id-ID"/>
              </w:rPr>
            </w:pPr>
            <w:r w:rsidRPr="000507DE">
              <w:rPr>
                <w:sz w:val="24"/>
                <w:szCs w:val="24"/>
                <w:lang w:val="id-ID"/>
              </w:rPr>
              <w:t>12</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7777777" w:rsidR="000507DE" w:rsidRPr="000507DE" w:rsidRDefault="000507DE" w:rsidP="000507DE">
            <w:pPr>
              <w:spacing w:line="480" w:lineRule="auto"/>
              <w:jc w:val="center"/>
              <w:rPr>
                <w:sz w:val="24"/>
                <w:szCs w:val="24"/>
                <w:lang w:val="id-ID"/>
              </w:rPr>
            </w:pPr>
            <w:r w:rsidRPr="000507DE">
              <w:rPr>
                <w:sz w:val="24"/>
                <w:szCs w:val="24"/>
                <w:lang w:val="id-ID"/>
              </w:rPr>
              <w:t>13</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77777777" w:rsidR="000507DE" w:rsidRPr="000507DE" w:rsidRDefault="000507DE" w:rsidP="000507DE">
            <w:pPr>
              <w:spacing w:line="480" w:lineRule="auto"/>
              <w:jc w:val="center"/>
              <w:rPr>
                <w:sz w:val="24"/>
                <w:szCs w:val="24"/>
                <w:lang w:val="id-ID"/>
              </w:rPr>
            </w:pPr>
            <w:r w:rsidRPr="000507DE">
              <w:rPr>
                <w:sz w:val="24"/>
                <w:szCs w:val="24"/>
                <w:lang w:val="id-ID"/>
              </w:rPr>
              <w:t>14</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77777777" w:rsidR="000507DE" w:rsidRPr="000507DE" w:rsidRDefault="000507DE" w:rsidP="000507DE">
            <w:pPr>
              <w:spacing w:line="480" w:lineRule="auto"/>
              <w:jc w:val="center"/>
              <w:rPr>
                <w:sz w:val="24"/>
                <w:szCs w:val="24"/>
                <w:lang w:val="id-ID"/>
              </w:rPr>
            </w:pPr>
            <w:r w:rsidRPr="000507DE">
              <w:rPr>
                <w:sz w:val="24"/>
                <w:szCs w:val="24"/>
                <w:lang w:val="id-ID"/>
              </w:rPr>
              <w:t>15</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77777777" w:rsidR="000507DE" w:rsidRPr="000507DE" w:rsidRDefault="000507DE" w:rsidP="000507DE">
            <w:pPr>
              <w:spacing w:line="480" w:lineRule="auto"/>
              <w:jc w:val="center"/>
              <w:rPr>
                <w:sz w:val="24"/>
                <w:szCs w:val="24"/>
                <w:lang w:val="id-ID"/>
              </w:rPr>
            </w:pPr>
            <w:r w:rsidRPr="000507DE">
              <w:rPr>
                <w:sz w:val="24"/>
                <w:szCs w:val="24"/>
                <w:lang w:val="id-ID"/>
              </w:rPr>
              <w:t>16</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77777777" w:rsidR="000507DE" w:rsidRPr="000507DE" w:rsidRDefault="000507DE" w:rsidP="000507DE">
            <w:pPr>
              <w:spacing w:line="480" w:lineRule="auto"/>
              <w:jc w:val="center"/>
              <w:rPr>
                <w:sz w:val="24"/>
                <w:szCs w:val="24"/>
                <w:lang w:val="id-ID"/>
              </w:rPr>
            </w:pPr>
            <w:r w:rsidRPr="000507DE">
              <w:rPr>
                <w:sz w:val="24"/>
                <w:szCs w:val="24"/>
                <w:lang w:val="id-ID"/>
              </w:rPr>
              <w:t>17</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77777777" w:rsidR="000507DE" w:rsidRPr="000507DE" w:rsidRDefault="000507DE" w:rsidP="000507DE">
            <w:pPr>
              <w:spacing w:line="480" w:lineRule="auto"/>
              <w:jc w:val="center"/>
              <w:rPr>
                <w:sz w:val="24"/>
                <w:szCs w:val="24"/>
                <w:lang w:val="id-ID"/>
              </w:rPr>
            </w:pPr>
            <w:r w:rsidRPr="000507DE">
              <w:rPr>
                <w:sz w:val="24"/>
                <w:szCs w:val="24"/>
                <w:lang w:val="id-ID"/>
              </w:rPr>
              <w:lastRenderedPageBreak/>
              <w:t>18</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77777777" w:rsidR="000507DE" w:rsidRPr="000507DE" w:rsidRDefault="000507DE" w:rsidP="000507DE">
            <w:pPr>
              <w:spacing w:line="480" w:lineRule="auto"/>
              <w:jc w:val="center"/>
              <w:rPr>
                <w:sz w:val="24"/>
                <w:szCs w:val="24"/>
                <w:lang w:val="id-ID"/>
              </w:rPr>
            </w:pPr>
            <w:r w:rsidRPr="000507DE">
              <w:rPr>
                <w:sz w:val="24"/>
                <w:szCs w:val="24"/>
                <w:lang w:val="id-ID"/>
              </w:rPr>
              <w:t>19</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77777777" w:rsidR="000507DE" w:rsidRPr="000507DE" w:rsidRDefault="000507DE" w:rsidP="000507DE">
            <w:pPr>
              <w:spacing w:line="480" w:lineRule="auto"/>
              <w:jc w:val="center"/>
              <w:rPr>
                <w:sz w:val="24"/>
                <w:szCs w:val="24"/>
                <w:lang w:val="id-ID"/>
              </w:rPr>
            </w:pPr>
            <w:r w:rsidRPr="000507DE">
              <w:rPr>
                <w:sz w:val="24"/>
                <w:szCs w:val="24"/>
                <w:lang w:val="id-ID"/>
              </w:rPr>
              <w:t>20</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77777777" w:rsidR="000507DE" w:rsidRPr="000507DE" w:rsidRDefault="000507DE" w:rsidP="000507DE">
            <w:pPr>
              <w:spacing w:line="480" w:lineRule="auto"/>
              <w:jc w:val="center"/>
              <w:rPr>
                <w:sz w:val="24"/>
                <w:szCs w:val="24"/>
                <w:lang w:val="id-ID"/>
              </w:rPr>
            </w:pPr>
            <w:r w:rsidRPr="000507DE">
              <w:rPr>
                <w:sz w:val="24"/>
                <w:szCs w:val="24"/>
                <w:lang w:val="id-ID"/>
              </w:rPr>
              <w:t>21</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7777777" w:rsidR="000507DE" w:rsidRPr="000507DE" w:rsidRDefault="000507DE" w:rsidP="000507DE">
            <w:pPr>
              <w:spacing w:line="480" w:lineRule="auto"/>
              <w:jc w:val="center"/>
              <w:rPr>
                <w:sz w:val="24"/>
                <w:szCs w:val="24"/>
                <w:lang w:val="id-ID"/>
              </w:rPr>
            </w:pPr>
            <w:r w:rsidRPr="000507DE">
              <w:rPr>
                <w:sz w:val="24"/>
                <w:szCs w:val="24"/>
                <w:lang w:val="id-ID"/>
              </w:rPr>
              <w:t>22</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77777777" w:rsidR="000507DE" w:rsidRPr="000507DE" w:rsidRDefault="000507DE" w:rsidP="000507DE">
            <w:pPr>
              <w:spacing w:line="480" w:lineRule="auto"/>
              <w:jc w:val="center"/>
              <w:rPr>
                <w:sz w:val="24"/>
                <w:szCs w:val="24"/>
                <w:lang w:val="id-ID"/>
              </w:rPr>
            </w:pPr>
            <w:r w:rsidRPr="000507DE">
              <w:rPr>
                <w:sz w:val="24"/>
                <w:szCs w:val="24"/>
                <w:lang w:val="id-ID"/>
              </w:rPr>
              <w:t>23</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705E29EB" w14:textId="77777777" w:rsidTr="00BB22AC">
        <w:tc>
          <w:tcPr>
            <w:tcW w:w="959" w:type="dxa"/>
            <w:shd w:val="clear" w:color="auto" w:fill="auto"/>
          </w:tcPr>
          <w:p w14:paraId="4E257E62" w14:textId="77777777" w:rsidR="000507DE" w:rsidRPr="000507DE" w:rsidRDefault="000507DE" w:rsidP="000507DE">
            <w:pPr>
              <w:spacing w:line="480" w:lineRule="auto"/>
              <w:jc w:val="center"/>
              <w:rPr>
                <w:sz w:val="24"/>
                <w:szCs w:val="24"/>
                <w:lang w:val="id-ID"/>
              </w:rPr>
            </w:pPr>
            <w:r w:rsidRPr="000507DE">
              <w:rPr>
                <w:sz w:val="24"/>
                <w:szCs w:val="24"/>
                <w:lang w:val="id-ID"/>
              </w:rPr>
              <w:t>24</w:t>
            </w:r>
          </w:p>
        </w:tc>
        <w:tc>
          <w:tcPr>
            <w:tcW w:w="1521" w:type="dxa"/>
            <w:shd w:val="clear" w:color="auto" w:fill="auto"/>
          </w:tcPr>
          <w:p w14:paraId="0F6E45A1" w14:textId="77777777" w:rsidR="000507DE" w:rsidRPr="000507DE" w:rsidRDefault="000507DE" w:rsidP="000507DE">
            <w:pPr>
              <w:spacing w:line="480" w:lineRule="auto"/>
              <w:jc w:val="center"/>
              <w:rPr>
                <w:sz w:val="24"/>
                <w:szCs w:val="24"/>
                <w:lang w:val="id-ID"/>
              </w:rPr>
            </w:pPr>
            <w:r w:rsidRPr="000507DE">
              <w:rPr>
                <w:sz w:val="24"/>
                <w:szCs w:val="24"/>
                <w:lang w:val="id-ID"/>
              </w:rPr>
              <w:t>MCOR</w:t>
            </w:r>
          </w:p>
        </w:tc>
        <w:tc>
          <w:tcPr>
            <w:tcW w:w="5141" w:type="dxa"/>
            <w:shd w:val="clear" w:color="auto" w:fill="auto"/>
          </w:tcPr>
          <w:p w14:paraId="1471E4AB" w14:textId="77777777" w:rsidR="000507DE" w:rsidRPr="000507DE" w:rsidRDefault="000507DE" w:rsidP="000507DE">
            <w:pPr>
              <w:spacing w:line="480" w:lineRule="auto"/>
              <w:rPr>
                <w:sz w:val="24"/>
                <w:szCs w:val="24"/>
                <w:lang w:val="id-ID"/>
              </w:rPr>
            </w:pPr>
            <w:r w:rsidRPr="000507DE">
              <w:rPr>
                <w:sz w:val="24"/>
                <w:szCs w:val="24"/>
              </w:rPr>
              <w:t>PT. Bank China Construction Bank Indonesia Tbk</w:t>
            </w:r>
          </w:p>
        </w:tc>
      </w:tr>
      <w:tr w:rsidR="000507DE" w:rsidRPr="000507DE" w14:paraId="1281AFF1" w14:textId="77777777" w:rsidTr="00BB22AC">
        <w:tc>
          <w:tcPr>
            <w:tcW w:w="959" w:type="dxa"/>
            <w:shd w:val="clear" w:color="auto" w:fill="auto"/>
          </w:tcPr>
          <w:p w14:paraId="677B063E" w14:textId="77777777" w:rsidR="000507DE" w:rsidRPr="000507DE" w:rsidRDefault="000507DE" w:rsidP="000507DE">
            <w:pPr>
              <w:spacing w:line="480" w:lineRule="auto"/>
              <w:jc w:val="center"/>
              <w:rPr>
                <w:sz w:val="24"/>
                <w:szCs w:val="24"/>
                <w:lang w:val="id-ID"/>
              </w:rPr>
            </w:pPr>
            <w:r w:rsidRPr="000507DE">
              <w:rPr>
                <w:sz w:val="24"/>
                <w:szCs w:val="24"/>
                <w:lang w:val="id-ID"/>
              </w:rPr>
              <w:t>25</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7777777" w:rsidR="000507DE" w:rsidRPr="000507DE" w:rsidRDefault="000507DE" w:rsidP="000507DE">
            <w:pPr>
              <w:spacing w:line="480" w:lineRule="auto"/>
              <w:jc w:val="center"/>
              <w:rPr>
                <w:sz w:val="24"/>
                <w:szCs w:val="24"/>
                <w:lang w:val="id-ID"/>
              </w:rPr>
            </w:pPr>
            <w:r w:rsidRPr="000507DE">
              <w:rPr>
                <w:sz w:val="24"/>
                <w:szCs w:val="24"/>
                <w:lang w:val="id-ID"/>
              </w:rPr>
              <w:t>26</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r w:rsidR="000507DE" w:rsidRPr="000507DE" w14:paraId="6319DE0E" w14:textId="77777777" w:rsidTr="00BB22AC">
        <w:tc>
          <w:tcPr>
            <w:tcW w:w="959" w:type="dxa"/>
            <w:shd w:val="clear" w:color="auto" w:fill="auto"/>
          </w:tcPr>
          <w:p w14:paraId="0D9AF20C" w14:textId="77777777" w:rsidR="000507DE" w:rsidRPr="000507DE" w:rsidRDefault="000507DE" w:rsidP="000507DE">
            <w:pPr>
              <w:spacing w:line="480" w:lineRule="auto"/>
              <w:jc w:val="center"/>
              <w:rPr>
                <w:sz w:val="24"/>
                <w:szCs w:val="24"/>
                <w:lang w:val="id-ID"/>
              </w:rPr>
            </w:pPr>
            <w:r w:rsidRPr="000507DE">
              <w:rPr>
                <w:sz w:val="24"/>
                <w:szCs w:val="24"/>
                <w:lang w:val="id-ID"/>
              </w:rPr>
              <w:t>27</w:t>
            </w:r>
          </w:p>
        </w:tc>
        <w:tc>
          <w:tcPr>
            <w:tcW w:w="1521" w:type="dxa"/>
            <w:shd w:val="clear" w:color="auto" w:fill="auto"/>
          </w:tcPr>
          <w:p w14:paraId="0C447095" w14:textId="77777777" w:rsidR="000507DE" w:rsidRPr="000507DE" w:rsidRDefault="000507DE" w:rsidP="000507DE">
            <w:pPr>
              <w:spacing w:line="480" w:lineRule="auto"/>
              <w:jc w:val="center"/>
              <w:rPr>
                <w:sz w:val="24"/>
                <w:szCs w:val="24"/>
                <w:lang w:val="id-ID"/>
              </w:rPr>
            </w:pPr>
            <w:r w:rsidRPr="000507DE">
              <w:rPr>
                <w:sz w:val="24"/>
                <w:szCs w:val="24"/>
                <w:lang w:val="id-ID"/>
              </w:rPr>
              <w:t>PNBS</w:t>
            </w:r>
          </w:p>
        </w:tc>
        <w:tc>
          <w:tcPr>
            <w:tcW w:w="5141" w:type="dxa"/>
            <w:shd w:val="clear" w:color="auto" w:fill="auto"/>
          </w:tcPr>
          <w:p w14:paraId="389FBCC7" w14:textId="77777777" w:rsidR="000507DE" w:rsidRPr="000507DE" w:rsidRDefault="000507DE" w:rsidP="000507DE">
            <w:pPr>
              <w:spacing w:line="480" w:lineRule="auto"/>
              <w:rPr>
                <w:sz w:val="24"/>
                <w:szCs w:val="24"/>
                <w:lang w:val="id-ID"/>
              </w:rPr>
            </w:pPr>
            <w:r w:rsidRPr="000507DE">
              <w:rPr>
                <w:sz w:val="24"/>
                <w:szCs w:val="24"/>
              </w:rPr>
              <w:t>PT. Bank Panin Dubai Syariah Tbk</w:t>
            </w:r>
          </w:p>
        </w:tc>
      </w:tr>
    </w:tbl>
    <w:p w14:paraId="7268AF07" w14:textId="77777777" w:rsidR="000507DE" w:rsidRPr="000507DE" w:rsidRDefault="000507DE" w:rsidP="000507DE">
      <w:pPr>
        <w:spacing w:line="480" w:lineRule="auto"/>
        <w:rPr>
          <w:sz w:val="24"/>
          <w:szCs w:val="24"/>
          <w:lang w:eastAsia="zh-CN"/>
        </w:rPr>
      </w:pPr>
    </w:p>
    <w:p w14:paraId="350F879F" w14:textId="77777777" w:rsidR="000507DE" w:rsidRPr="00A63E3B" w:rsidRDefault="000507DE" w:rsidP="00A63E3B">
      <w:pPr>
        <w:pStyle w:val="Heading3"/>
        <w:rPr>
          <w:b/>
        </w:rPr>
      </w:pPr>
      <w:bookmarkStart w:id="287" w:name="_Toc135749023"/>
      <w:bookmarkStart w:id="288" w:name="_Toc135749587"/>
      <w:bookmarkStart w:id="289" w:name="_Toc135749673"/>
      <w:bookmarkStart w:id="290" w:name="_Toc139703356"/>
      <w:r w:rsidRPr="00A63E3B">
        <w:rPr>
          <w:b/>
        </w:rPr>
        <w:t>3.2.5</w:t>
      </w:r>
      <w:r w:rsidRPr="00A63E3B">
        <w:rPr>
          <w:b/>
        </w:rPr>
        <w:tab/>
        <w:t>Operasional Variabel</w:t>
      </w:r>
      <w:bookmarkEnd w:id="287"/>
      <w:bookmarkEnd w:id="288"/>
      <w:bookmarkEnd w:id="289"/>
      <w:bookmarkEnd w:id="290"/>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7AFF1AED" w14:textId="77777777" w:rsidR="00F43389" w:rsidRDefault="000507DE" w:rsidP="00F70C7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27B8FE05" w14:textId="77777777" w:rsidR="00781E07" w:rsidRPr="00781E07" w:rsidRDefault="00781E07" w:rsidP="00F70C7D">
      <w:pPr>
        <w:spacing w:line="480" w:lineRule="auto"/>
        <w:ind w:left="720" w:firstLine="720"/>
        <w:jc w:val="both"/>
        <w:rPr>
          <w:i/>
          <w:sz w:val="24"/>
          <w:szCs w:val="24"/>
          <w:lang w:val="id-ID"/>
        </w:rPr>
      </w:pP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lastRenderedPageBreak/>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1"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2800C2">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1"/>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8E5B8F" w:rsidRPr="0075333B" w:rsidRDefault="008E5B8F"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lastRenderedPageBreak/>
              <w:t>Net Interest Margin (NIM)</w:t>
            </w:r>
            <w:r w:rsidR="00AC0FDB" w:rsidRPr="00231A9E">
              <w:rPr>
                <w:sz w:val="24"/>
                <w:szCs w:val="24"/>
              </w:rPr>
              <w:t xml:space="preserve"> adalah rasio yang digunakan untuk mengukur 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8E5B8F" w:rsidRPr="0075333B" w:rsidRDefault="008E5B8F"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 xml:space="preserve">Sumber : SE BI No. 13/24/DPNP Tahun </w:t>
            </w:r>
            <w:r w:rsidRPr="00231A9E">
              <w:rPr>
                <w:sz w:val="24"/>
                <w:szCs w:val="24"/>
              </w:rPr>
              <w:lastRenderedPageBreak/>
              <w:t>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lastRenderedPageBreak/>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w:t>
            </w:r>
            <w:r w:rsidRPr="00231A9E">
              <w:rPr>
                <w:sz w:val="24"/>
                <w:szCs w:val="24"/>
              </w:rPr>
              <w:lastRenderedPageBreak/>
              <w:t>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8E5B8F" w:rsidRPr="0075333B" w:rsidRDefault="008E5B8F"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672CCA23" w14:textId="77777777" w:rsidR="000507DE" w:rsidRPr="00A63E3B" w:rsidRDefault="000507DE" w:rsidP="00A63E3B">
      <w:pPr>
        <w:pStyle w:val="Heading3"/>
        <w:rPr>
          <w:b/>
        </w:rPr>
      </w:pPr>
      <w:bookmarkStart w:id="292" w:name="_Toc135749024"/>
      <w:bookmarkStart w:id="293" w:name="_Toc135749588"/>
      <w:bookmarkStart w:id="294" w:name="_Toc135749674"/>
      <w:bookmarkStart w:id="295" w:name="_Toc139703357"/>
      <w:r w:rsidRPr="00A63E3B">
        <w:rPr>
          <w:b/>
        </w:rPr>
        <w:lastRenderedPageBreak/>
        <w:t>3.2.6</w:t>
      </w:r>
      <w:r w:rsidRPr="00A63E3B">
        <w:rPr>
          <w:b/>
        </w:rPr>
        <w:tab/>
        <w:t>Metode Analisis Data</w:t>
      </w:r>
      <w:bookmarkEnd w:id="292"/>
      <w:bookmarkEnd w:id="293"/>
      <w:bookmarkEnd w:id="294"/>
      <w:bookmarkEnd w:id="295"/>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6" w:name="_Toc135749675"/>
      <w:r w:rsidRPr="00731713">
        <w:t>3.2.6.1</w:t>
      </w:r>
      <w:r w:rsidRPr="00731713">
        <w:tab/>
        <w:t>Analisis Deskriptif</w:t>
      </w:r>
      <w:bookmarkEnd w:id="296"/>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 xml:space="preserve">Analisis deskriptif adalah penelitian untuk mengetahui nilai variabel mandiri satu atau lebih variabel tanpa membuat perbandingan atau dihubungkan dengan variabel lainnya. Pada penelitian ini </w:t>
      </w:r>
      <w:r w:rsidRPr="000507DE">
        <w:rPr>
          <w:sz w:val="24"/>
          <w:szCs w:val="24"/>
        </w:rPr>
        <w:lastRenderedPageBreak/>
        <w:t>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7" w:name="_Toc135749676"/>
      <w:r w:rsidRPr="00731713">
        <w:t>3.2.6.2</w:t>
      </w:r>
      <w:r w:rsidRPr="00731713">
        <w:tab/>
        <w:t>Analisis Asosiatif</w:t>
      </w:r>
      <w:bookmarkEnd w:id="297"/>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8" w:name="_Toc135749025"/>
      <w:bookmarkStart w:id="299" w:name="_Toc135749589"/>
      <w:bookmarkStart w:id="300" w:name="_Toc135749677"/>
      <w:bookmarkStart w:id="301" w:name="_Toc139703358"/>
      <w:r w:rsidRPr="00A63E3B">
        <w:rPr>
          <w:b/>
        </w:rPr>
        <w:t>3.2.7</w:t>
      </w:r>
      <w:r w:rsidRPr="00A63E3B">
        <w:rPr>
          <w:b/>
        </w:rPr>
        <w:tab/>
        <w:t>Analisi</w:t>
      </w:r>
      <w:r w:rsidR="00AE29DD">
        <w:rPr>
          <w:b/>
        </w:rPr>
        <w:t>s</w:t>
      </w:r>
      <w:r w:rsidRPr="00A63E3B">
        <w:rPr>
          <w:b/>
        </w:rPr>
        <w:t xml:space="preserve"> Regresi</w:t>
      </w:r>
      <w:bookmarkEnd w:id="298"/>
      <w:bookmarkEnd w:id="299"/>
      <w:bookmarkEnd w:id="300"/>
      <w:bookmarkEnd w:id="301"/>
    </w:p>
    <w:p w14:paraId="4595DBD3" w14:textId="77777777" w:rsidR="000507DE" w:rsidRPr="0053486F" w:rsidRDefault="000507DE" w:rsidP="00A63E3B">
      <w:pPr>
        <w:pStyle w:val="Heading4"/>
        <w:ind w:left="0"/>
      </w:pPr>
      <w:bookmarkStart w:id="302" w:name="_Toc135749678"/>
      <w:r w:rsidRPr="0053486F">
        <w:t>3.2.7.1</w:t>
      </w:r>
      <w:r w:rsidRPr="0053486F">
        <w:tab/>
        <w:t>Regresi Data Panel</w:t>
      </w:r>
      <w:bookmarkEnd w:id="302"/>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 xml:space="preserve">erdapat tiga metode </w:t>
      </w:r>
      <w:r w:rsidRPr="000507DE">
        <w:rPr>
          <w:sz w:val="24"/>
          <w:szCs w:val="24"/>
        </w:rPr>
        <w:lastRenderedPageBreak/>
        <w:t>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Common Effect Model (CEM) adalah model regresi data panel yang menggabungkan data time series dan cross section dengan 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lastRenderedPageBreak/>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3" w:name="_Toc135749679"/>
      <w:r w:rsidRPr="00731713">
        <w:lastRenderedPageBreak/>
        <w:t>3.2.7.2 Pemilihan Model</w:t>
      </w:r>
      <w:bookmarkEnd w:id="303"/>
      <w:r w:rsidRPr="00731713">
        <w:t xml:space="preserve"> </w:t>
      </w:r>
    </w:p>
    <w:p w14:paraId="277E7BDB"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0DE14534" w14:textId="77777777" w:rsid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1628815C" w14:textId="77777777" w:rsidR="00CF665C" w:rsidRPr="007A4C07" w:rsidRDefault="00CF665C" w:rsidP="00CF665C">
      <w:pPr>
        <w:widowControl/>
        <w:autoSpaceDE/>
        <w:autoSpaceDN/>
        <w:spacing w:after="200" w:line="480" w:lineRule="auto"/>
        <w:ind w:left="1440"/>
        <w:jc w:val="both"/>
        <w:rPr>
          <w:sz w:val="24"/>
          <w:szCs w:val="24"/>
          <w:lang w:val="id-ID"/>
        </w:rPr>
      </w:pP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yang paling tepat digunakan dalam mengestimasi data panel. Untuk melakukan uji LM, data juga diregr</w:t>
      </w:r>
      <w:bookmarkStart w:id="304" w:name="_GoBack"/>
      <w:bookmarkEnd w:id="304"/>
      <w:r w:rsidRPr="000507DE">
        <w:rPr>
          <w:sz w:val="24"/>
          <w:szCs w:val="24"/>
        </w:rPr>
        <w:t xml:space="preserve">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xml:space="preserve">. </w:t>
      </w:r>
      <w:r w:rsidRPr="000507DE">
        <w:rPr>
          <w:sz w:val="24"/>
          <w:szCs w:val="24"/>
        </w:rPr>
        <w:lastRenderedPageBreak/>
        <w:t>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Pr="007A4C07"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xml:space="preserve">), meskipun </w:t>
      </w:r>
      <w:r w:rsidRPr="000507DE">
        <w:rPr>
          <w:sz w:val="24"/>
          <w:szCs w:val="24"/>
        </w:rPr>
        <w:lastRenderedPageBreak/>
        <w:t>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5C83CD32" w14:textId="77777777" w:rsidR="000507DE" w:rsidRPr="0053486F" w:rsidRDefault="00714649" w:rsidP="006135B1">
      <w:pPr>
        <w:pStyle w:val="Heading4"/>
        <w:ind w:left="0"/>
      </w:pPr>
      <w:bookmarkStart w:id="306" w:name="_Toc135749681"/>
      <w:r w:rsidRPr="0053486F">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P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lastRenderedPageBreak/>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29EF991" w14:textId="77777777" w:rsidR="005B2CDF" w:rsidRDefault="005B2CDF">
      <w:r>
        <w:separator/>
      </w:r>
    </w:p>
  </w:endnote>
  <w:endnote w:type="continuationSeparator" w:id="0">
    <w:p w14:paraId="4775167F" w14:textId="77777777" w:rsidR="005B2CDF" w:rsidRDefault="005B2C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8E5B8F" w:rsidRDefault="008E5B8F">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47877EA8" w14:textId="77777777" w:rsidR="008E5B8F" w:rsidRPr="0012037F" w:rsidRDefault="008E5B8F"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8E5B8F" w:rsidRPr="0012037F" w:rsidRDefault="008E5B8F"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8E5B8F" w:rsidRDefault="008E5B8F">
        <w:pPr>
          <w:pStyle w:val="Footer"/>
          <w:jc w:val="center"/>
        </w:pPr>
        <w:r>
          <w:fldChar w:fldCharType="begin"/>
        </w:r>
        <w:r>
          <w:instrText xml:space="preserve"> PAGE   \* MERGEFORMAT </w:instrText>
        </w:r>
        <w:r>
          <w:fldChar w:fldCharType="separate"/>
        </w:r>
        <w:r>
          <w:rPr>
            <w:noProof/>
          </w:rPr>
          <w:t>59</w:t>
        </w:r>
        <w:r>
          <w:rPr>
            <w:noProof/>
          </w:rPr>
          <w:fldChar w:fldCharType="end"/>
        </w:r>
      </w:p>
    </w:sdtContent>
  </w:sdt>
  <w:p w14:paraId="65535902" w14:textId="77777777" w:rsidR="008E5B8F" w:rsidRDefault="008E5B8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8E5B8F" w:rsidRDefault="008E5B8F">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1791CA27" w14:textId="77777777" w:rsidR="008E5B8F" w:rsidRPr="0012037F" w:rsidRDefault="008E5B8F"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8E5B8F" w:rsidRDefault="008E5B8F">
    <w:pPr>
      <w:pStyle w:val="Footer"/>
      <w:jc w:val="center"/>
    </w:pPr>
  </w:p>
  <w:p w14:paraId="55A104E0" w14:textId="77777777" w:rsidR="008E5B8F" w:rsidRPr="00782178" w:rsidRDefault="008E5B8F">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8E5B8F" w:rsidRDefault="008E5B8F">
        <w:pPr>
          <w:pStyle w:val="Footer"/>
          <w:jc w:val="center"/>
        </w:pPr>
        <w:r>
          <w:fldChar w:fldCharType="begin"/>
        </w:r>
        <w:r>
          <w:instrText xml:space="preserve"> PAGE   \* MERGEFORMAT </w:instrText>
        </w:r>
        <w:r>
          <w:fldChar w:fldCharType="separate"/>
        </w:r>
        <w:r w:rsidR="00043213">
          <w:rPr>
            <w:noProof/>
          </w:rPr>
          <w:t>43</w:t>
        </w:r>
        <w:r>
          <w:rPr>
            <w:noProof/>
          </w:rPr>
          <w:fldChar w:fldCharType="end"/>
        </w:r>
      </w:p>
    </w:sdtContent>
  </w:sdt>
  <w:p w14:paraId="21FCDE37" w14:textId="77777777" w:rsidR="008E5B8F" w:rsidRPr="00782178" w:rsidRDefault="008E5B8F">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8E5B8F" w:rsidRDefault="008E5B8F">
    <w:pPr>
      <w:pStyle w:val="Footer"/>
      <w:jc w:val="center"/>
    </w:pPr>
  </w:p>
  <w:p w14:paraId="7C7F1508" w14:textId="77777777" w:rsidR="008E5B8F" w:rsidRPr="00782178" w:rsidRDefault="008E5B8F">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8E5B8F" w:rsidRDefault="008E5B8F">
    <w:pPr>
      <w:pStyle w:val="Footer"/>
      <w:jc w:val="center"/>
    </w:pPr>
  </w:p>
  <w:p w14:paraId="59528C7E" w14:textId="77777777" w:rsidR="008E5B8F" w:rsidRPr="00782178" w:rsidRDefault="008E5B8F">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F7D8D3" w14:textId="77777777" w:rsidR="005B2CDF" w:rsidRDefault="005B2CDF">
      <w:r>
        <w:separator/>
      </w:r>
    </w:p>
  </w:footnote>
  <w:footnote w:type="continuationSeparator" w:id="0">
    <w:p w14:paraId="05227ABA" w14:textId="77777777" w:rsidR="005B2CDF" w:rsidRDefault="005B2C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8E5B8F" w:rsidRPr="00C959B2" w:rsidRDefault="008E5B8F" w:rsidP="0012037F">
    <w:pPr>
      <w:pStyle w:val="Header"/>
      <w:rPr>
        <w:lang w:val="id-ID"/>
      </w:rPr>
    </w:pPr>
  </w:p>
  <w:p w14:paraId="77E777F9" w14:textId="77777777" w:rsidR="008E5B8F" w:rsidRDefault="008E5B8F"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8E5B8F" w:rsidRDefault="008E5B8F">
        <w:pPr>
          <w:pStyle w:val="Header"/>
          <w:jc w:val="right"/>
        </w:pPr>
        <w:r>
          <w:fldChar w:fldCharType="begin"/>
        </w:r>
        <w:r>
          <w:instrText xml:space="preserve"> PAGE   \* MERGEFORMAT </w:instrText>
        </w:r>
        <w:r>
          <w:fldChar w:fldCharType="separate"/>
        </w:r>
        <w:r>
          <w:rPr>
            <w:noProof/>
          </w:rPr>
          <w:t>13</w:t>
        </w:r>
        <w:r>
          <w:rPr>
            <w:noProof/>
          </w:rPr>
          <w:fldChar w:fldCharType="end"/>
        </w:r>
      </w:p>
    </w:sdtContent>
  </w:sdt>
  <w:p w14:paraId="62BA6807" w14:textId="77777777" w:rsidR="008E5B8F" w:rsidRDefault="008E5B8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8E5B8F" w:rsidRDefault="008E5B8F" w:rsidP="00D24075">
    <w:pPr>
      <w:pStyle w:val="Header"/>
    </w:pPr>
  </w:p>
  <w:p w14:paraId="6E47C3EA" w14:textId="77777777" w:rsidR="008E5B8F" w:rsidRDefault="008E5B8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8E5B8F" w:rsidRDefault="008E5B8F">
        <w:pPr>
          <w:pStyle w:val="Header"/>
          <w:jc w:val="right"/>
        </w:pPr>
        <w:r>
          <w:fldChar w:fldCharType="begin"/>
        </w:r>
        <w:r>
          <w:instrText xml:space="preserve"> PAGE   \* MERGEFORMAT </w:instrText>
        </w:r>
        <w:r>
          <w:fldChar w:fldCharType="separate"/>
        </w:r>
        <w:r w:rsidR="00043213">
          <w:rPr>
            <w:noProof/>
          </w:rPr>
          <w:t>42</w:t>
        </w:r>
        <w:r>
          <w:rPr>
            <w:noProof/>
          </w:rPr>
          <w:fldChar w:fldCharType="end"/>
        </w:r>
      </w:p>
    </w:sdtContent>
  </w:sdt>
  <w:p w14:paraId="693837D7" w14:textId="77777777" w:rsidR="008E5B8F" w:rsidRDefault="008E5B8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8E5B8F" w:rsidRDefault="008E5B8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8E5B8F" w:rsidRDefault="008E5B8F">
        <w:pPr>
          <w:pStyle w:val="Header"/>
          <w:jc w:val="right"/>
        </w:pPr>
        <w:r>
          <w:fldChar w:fldCharType="begin"/>
        </w:r>
        <w:r>
          <w:instrText xml:space="preserve"> PAGE   \* MERGEFORMAT </w:instrText>
        </w:r>
        <w:r>
          <w:fldChar w:fldCharType="separate"/>
        </w:r>
        <w:r w:rsidR="00043213">
          <w:rPr>
            <w:noProof/>
          </w:rPr>
          <w:t>55</w:t>
        </w:r>
        <w:r>
          <w:rPr>
            <w:noProof/>
          </w:rPr>
          <w:fldChar w:fldCharType="end"/>
        </w:r>
      </w:p>
    </w:sdtContent>
  </w:sdt>
  <w:p w14:paraId="319F4886" w14:textId="77777777" w:rsidR="008E5B8F" w:rsidRDefault="008E5B8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8E5B8F" w:rsidRDefault="008E5B8F">
        <w:pPr>
          <w:pStyle w:val="Header"/>
          <w:jc w:val="right"/>
        </w:pPr>
        <w:r>
          <w:fldChar w:fldCharType="begin"/>
        </w:r>
        <w:r>
          <w:instrText xml:space="preserve"> PAGE   \* MERGEFORMAT </w:instrText>
        </w:r>
        <w:r>
          <w:fldChar w:fldCharType="separate"/>
        </w:r>
        <w:r>
          <w:rPr>
            <w:noProof/>
          </w:rPr>
          <w:t>65</w:t>
        </w:r>
        <w:r>
          <w:rPr>
            <w:noProof/>
          </w:rPr>
          <w:fldChar w:fldCharType="end"/>
        </w:r>
      </w:p>
    </w:sdtContent>
  </w:sdt>
  <w:p w14:paraId="267CD158" w14:textId="77777777" w:rsidR="008E5B8F" w:rsidRDefault="008E5B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DAB"/>
    <w:rsid w:val="000647F0"/>
    <w:rsid w:val="00065267"/>
    <w:rsid w:val="000672D1"/>
    <w:rsid w:val="00075535"/>
    <w:rsid w:val="00082571"/>
    <w:rsid w:val="00082E17"/>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B33EE"/>
    <w:rsid w:val="002B42B9"/>
    <w:rsid w:val="002B5640"/>
    <w:rsid w:val="002C2639"/>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3158"/>
    <w:rsid w:val="00494C9A"/>
    <w:rsid w:val="00494F3D"/>
    <w:rsid w:val="004A1B88"/>
    <w:rsid w:val="004A27AB"/>
    <w:rsid w:val="004A4029"/>
    <w:rsid w:val="004A6F9D"/>
    <w:rsid w:val="004B200A"/>
    <w:rsid w:val="004B4430"/>
    <w:rsid w:val="004B45A0"/>
    <w:rsid w:val="004B6330"/>
    <w:rsid w:val="004D1CD4"/>
    <w:rsid w:val="004D481B"/>
    <w:rsid w:val="004D4898"/>
    <w:rsid w:val="004E0EE9"/>
    <w:rsid w:val="004E1F65"/>
    <w:rsid w:val="004E4D75"/>
    <w:rsid w:val="004E602E"/>
    <w:rsid w:val="004E7995"/>
    <w:rsid w:val="004F1F7F"/>
    <w:rsid w:val="004F5544"/>
    <w:rsid w:val="00504EBB"/>
    <w:rsid w:val="00506B58"/>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5521"/>
    <w:rsid w:val="006318B3"/>
    <w:rsid w:val="00632056"/>
    <w:rsid w:val="00642D9F"/>
    <w:rsid w:val="00644855"/>
    <w:rsid w:val="00655D8F"/>
    <w:rsid w:val="00670577"/>
    <w:rsid w:val="00670F6F"/>
    <w:rsid w:val="00674354"/>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684E"/>
    <w:rsid w:val="007F2C92"/>
    <w:rsid w:val="007F3261"/>
    <w:rsid w:val="00804982"/>
    <w:rsid w:val="008070FE"/>
    <w:rsid w:val="00812330"/>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C0547"/>
    <w:rsid w:val="008C3271"/>
    <w:rsid w:val="008C4051"/>
    <w:rsid w:val="008C5CBA"/>
    <w:rsid w:val="008C77AA"/>
    <w:rsid w:val="008E5B8F"/>
    <w:rsid w:val="008F1DDA"/>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70C13"/>
    <w:rsid w:val="009811BA"/>
    <w:rsid w:val="0098232E"/>
    <w:rsid w:val="0098373D"/>
    <w:rsid w:val="009857A6"/>
    <w:rsid w:val="00994BC7"/>
    <w:rsid w:val="0099507A"/>
    <w:rsid w:val="00995767"/>
    <w:rsid w:val="009A0951"/>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305ED"/>
    <w:rsid w:val="00B30E79"/>
    <w:rsid w:val="00B31845"/>
    <w:rsid w:val="00B3368F"/>
    <w:rsid w:val="00B46A23"/>
    <w:rsid w:val="00B510AE"/>
    <w:rsid w:val="00B55F37"/>
    <w:rsid w:val="00B57C91"/>
    <w:rsid w:val="00B60EA0"/>
    <w:rsid w:val="00B70971"/>
    <w:rsid w:val="00B710D2"/>
    <w:rsid w:val="00B72D22"/>
    <w:rsid w:val="00B815D5"/>
    <w:rsid w:val="00B84701"/>
    <w:rsid w:val="00BA2FE1"/>
    <w:rsid w:val="00BB22AC"/>
    <w:rsid w:val="00BB2E44"/>
    <w:rsid w:val="00BC6CB5"/>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59B2"/>
    <w:rsid w:val="00CA1E2C"/>
    <w:rsid w:val="00CA6E3C"/>
    <w:rsid w:val="00CB6D78"/>
    <w:rsid w:val="00CC30F5"/>
    <w:rsid w:val="00CC670C"/>
    <w:rsid w:val="00CD0F81"/>
    <w:rsid w:val="00CD6BB6"/>
    <w:rsid w:val="00CE004C"/>
    <w:rsid w:val="00CE136F"/>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42FF"/>
    <w:rsid w:val="00EE6116"/>
    <w:rsid w:val="00EE611B"/>
    <w:rsid w:val="00EF3179"/>
    <w:rsid w:val="00F0471B"/>
    <w:rsid w:val="00F17004"/>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8FBCA1-5EFA-4D9C-A9F6-8A77D32F9A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TotalTime>
  <Pages>74</Pages>
  <Words>29232</Words>
  <Characters>166628</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6</cp:revision>
  <cp:lastPrinted>2023-07-08T03:30:00Z</cp:lastPrinted>
  <dcterms:created xsi:type="dcterms:W3CDTF">2023-07-08T03:21:00Z</dcterms:created>
  <dcterms:modified xsi:type="dcterms:W3CDTF">2023-07-24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